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EE75D9" w:rsidRPr="00054582" w14:paraId="7B4D6CF0" w14:textId="77777777" w:rsidTr="001A4261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6B80FA1D" w14:textId="4918987A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"/>
                <w:szCs w:val="2"/>
                <w:lang w:bidi="ar-IQ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B68A376" w14:textId="38BAEE0A" w:rsidR="001A4261" w:rsidRDefault="00F22365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39" behindDoc="0" locked="0" layoutInCell="1" allowOverlap="1" wp14:anchorId="764AB744" wp14:editId="26E3AFD5">
                      <wp:simplePos x="0" y="0"/>
                      <wp:positionH relativeFrom="column">
                        <wp:posOffset>4156075</wp:posOffset>
                      </wp:positionH>
                      <wp:positionV relativeFrom="paragraph">
                        <wp:posOffset>246017</wp:posOffset>
                      </wp:positionV>
                      <wp:extent cx="1001304" cy="901337"/>
                      <wp:effectExtent l="0" t="0" r="0" b="0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1304" cy="901337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8848930" w14:textId="398CCC5D" w:rsidR="00F22365" w:rsidRDefault="00F22365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ش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764AB744" id="Rectangle 6" o:spid="_x0000_s1026" style="position:absolute;left:0;text-align:left;margin-left:327.25pt;margin-top:19.35pt;width:78.85pt;height:70.95pt;z-index:251658239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" filled="f" stroked="f" strokeweight="2pt">
                      <v:textbox>
                        <w:txbxContent>
                          <w:p w14:paraId="38848930" w14:textId="398CCC5D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ش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A4261"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Ministry of Higher Education and Scientific Research </w:t>
            </w:r>
          </w:p>
          <w:p w14:paraId="4E081442" w14:textId="1BE2EB46" w:rsidR="00EE75D9" w:rsidRPr="00054582" w:rsidRDefault="001A4261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Republic of Iraq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26FE0D35" w14:textId="4F9E60C1" w:rsidR="00EE75D9" w:rsidRPr="00054582" w:rsidRDefault="00010339" w:rsidP="00EA7960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 w:rsidRPr="00054582">
              <w:rPr>
                <w:rFonts w:ascii="Calibri" w:hAnsi="Calibri" w:cs="Calibri"/>
                <w:noProof/>
                <w:sz w:val="2"/>
                <w:szCs w:val="2"/>
              </w:rPr>
              <w:drawing>
                <wp:anchor distT="0" distB="0" distL="114300" distR="114300" simplePos="0" relativeHeight="251659264" behindDoc="0" locked="0" layoutInCell="1" allowOverlap="1" wp14:anchorId="5B3E9B5C" wp14:editId="3B71242A">
                  <wp:simplePos x="0" y="0"/>
                  <wp:positionH relativeFrom="column">
                    <wp:posOffset>-12700</wp:posOffset>
                  </wp:positionH>
                  <wp:positionV relativeFrom="page">
                    <wp:posOffset>-3810</wp:posOffset>
                  </wp:positionV>
                  <wp:extent cx="914400" cy="914400"/>
                  <wp:effectExtent l="0" t="0" r="0" b="0"/>
                  <wp:wrapSquare wrapText="bothSides"/>
                  <wp:docPr id="2" name="Picture 2" descr="bas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bas"/>
                          <pic:cNvPicPr preferRelativeResize="0">
                            <a:picLocks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EE75D9" w:rsidRPr="00054582" w14:paraId="37E5432A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6459265A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4B212B94" w14:textId="0D83C5B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University: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University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Of Basrah</w:t>
            </w:r>
          </w:p>
        </w:tc>
        <w:tc>
          <w:tcPr>
            <w:tcW w:w="896" w:type="pct"/>
            <w:vMerge/>
            <w:shd w:val="clear" w:color="auto" w:fill="auto"/>
          </w:tcPr>
          <w:p w14:paraId="5291A14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88D5804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714E6D55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8C5563B" w14:textId="6D5A50CD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College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: </w:t>
            </w:r>
            <w:r w:rsidR="00B64302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   </w:t>
            </w:r>
            <w:r w:rsidR="00010339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 and Economics</w:t>
            </w:r>
          </w:p>
        </w:tc>
        <w:tc>
          <w:tcPr>
            <w:tcW w:w="896" w:type="pct"/>
            <w:vMerge/>
            <w:shd w:val="clear" w:color="auto" w:fill="auto"/>
          </w:tcPr>
          <w:p w14:paraId="7589F5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D76B8A1" w14:textId="77777777" w:rsidTr="001A4261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71765C4E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4C007C8" w14:textId="2664449A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Department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: </w:t>
            </w:r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Business</w:t>
            </w:r>
            <w:r w:rsidR="0001033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  <w:r w:rsidR="00010339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</w:t>
            </w:r>
          </w:p>
          <w:p w14:paraId="70880340" w14:textId="732ED117" w:rsidR="00EE75D9" w:rsidRPr="00054582" w:rsidRDefault="00EE75D9" w:rsidP="00B64302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CF1A5E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526B26E" w14:textId="77777777" w:rsidTr="001A4261">
        <w:trPr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E95E249" w14:textId="47592059" w:rsidR="00EE75D9" w:rsidRPr="00054582" w:rsidRDefault="00704935" w:rsidP="001A4261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     </w:t>
            </w:r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Year : 2021-2022</w:t>
            </w:r>
          </w:p>
        </w:tc>
        <w:tc>
          <w:tcPr>
            <w:tcW w:w="2090" w:type="pct"/>
            <w:shd w:val="clear" w:color="auto" w:fill="auto"/>
          </w:tcPr>
          <w:p w14:paraId="3716F6A4" w14:textId="77777777" w:rsidR="00EE75D9" w:rsidRPr="00054582" w:rsidRDefault="00EE75D9" w:rsidP="00EA7960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0700CF8B" w14:textId="66185690" w:rsidR="00EE75D9" w:rsidRPr="00054582" w:rsidRDefault="001A4261" w:rsidP="001A4261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Semester : First</w:t>
            </w:r>
          </w:p>
        </w:tc>
      </w:tr>
    </w:tbl>
    <w:p w14:paraId="789802DE" w14:textId="35FF8C91" w:rsidR="00A64E44" w:rsidRPr="00054582" w:rsidRDefault="00160B06" w:rsidP="00EE75D9">
      <w:pPr>
        <w:pStyle w:val="1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t xml:space="preserve">SYLLABUS: </w:t>
      </w:r>
      <w:r w:rsidR="00C266A7" w:rsidRPr="00054582">
        <w:rPr>
          <w:rFonts w:ascii="Calibri" w:eastAsia="Times New Roman" w:hAnsi="Calibri" w:cs="Calibri"/>
        </w:rPr>
        <w:t>&lt;</w:t>
      </w:r>
      <w:r w:rsidR="00EE75D9" w:rsidRPr="00054582">
        <w:rPr>
          <w:rFonts w:ascii="Calibri" w:eastAsia="Times New Roman" w:hAnsi="Calibri" w:cs="Calibri"/>
        </w:rPr>
        <w:t xml:space="preserve"> </w:t>
      </w:r>
      <w:r w:rsidR="00B64302" w:rsidRPr="00054582">
        <w:rPr>
          <w:rFonts w:ascii="Calibri" w:eastAsia="Times New Roman" w:hAnsi="Calibri" w:cs="Calibri"/>
          <w:b/>
          <w:bCs/>
          <w:i/>
          <w:iCs/>
        </w:rPr>
        <w:t xml:space="preserve"> </w:t>
      </w:r>
      <w:r w:rsidR="008F02FB" w:rsidRPr="004837A7">
        <w:rPr>
          <w:rFonts w:ascii="Calibri" w:hAnsi="Calibri" w:cs="Calibri"/>
          <w:i/>
          <w:iCs/>
          <w:noProof/>
          <w:szCs w:val="24"/>
        </w:rPr>
        <w:t xml:space="preserve">International Business Adminstration </w:t>
      </w:r>
      <w:r w:rsidR="00C266A7" w:rsidRPr="00054582">
        <w:rPr>
          <w:rFonts w:ascii="Calibri" w:eastAsia="Times New Roman" w:hAnsi="Calibri" w:cs="Calibri"/>
        </w:rPr>
        <w:t>&gt;</w:t>
      </w:r>
    </w:p>
    <w:tbl>
      <w:tblPr>
        <w:tblW w:w="9640" w:type="dxa"/>
        <w:tblCellSpacing w:w="7" w:type="dxa"/>
        <w:tblInd w:w="-14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867"/>
        <w:gridCol w:w="2294"/>
      </w:tblGrid>
      <w:tr w:rsidR="00067543" w:rsidRPr="00054582" w14:paraId="6A301ADC" w14:textId="77777777" w:rsidTr="008F02FB">
        <w:trPr>
          <w:tblCellSpacing w:w="7" w:type="dxa"/>
        </w:trPr>
        <w:tc>
          <w:tcPr>
            <w:tcW w:w="6925" w:type="dxa"/>
            <w:shd w:val="clear" w:color="auto" w:fill="D9D9D9" w:themeFill="background1" w:themeFillShade="D9"/>
            <w:vAlign w:val="center"/>
            <w:hideMark/>
          </w:tcPr>
          <w:p w14:paraId="7AB307D7" w14:textId="6398F881" w:rsidR="00A64E44" w:rsidRPr="00054582" w:rsidRDefault="00122234" w:rsidP="00944791">
            <w:pPr>
              <w:spacing w:after="0" w:line="240" w:lineRule="auto"/>
              <w:rPr>
                <w:rStyle w:val="ae"/>
                <w:rFonts w:ascii="Calibri" w:hAnsi="Calibri" w:cs="Calibri"/>
                <w:i/>
                <w:iCs/>
                <w:sz w:val="24"/>
                <w:szCs w:val="24"/>
                <w:lang w:bidi="ar-IQ"/>
              </w:rPr>
            </w:pPr>
            <w:r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InstructoR</w:t>
            </w:r>
            <w:r w:rsidR="00A64E44"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: </w:t>
            </w:r>
            <w:r w:rsidR="00010339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Mohammad saleh hadi</w:t>
            </w:r>
          </w:p>
        </w:tc>
        <w:tc>
          <w:tcPr>
            <w:tcW w:w="2673" w:type="dxa"/>
            <w:shd w:val="clear" w:color="auto" w:fill="D9D9D9" w:themeFill="background1" w:themeFillShade="D9"/>
            <w:vAlign w:val="center"/>
            <w:hideMark/>
          </w:tcPr>
          <w:p w14:paraId="4140B36C" w14:textId="3A544E7F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Phone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 </w:t>
            </w:r>
            <w:r w:rsidR="00010339">
              <w:rPr>
                <w:rFonts w:ascii="Calibri" w:eastAsia="Times New Roman" w:hAnsi="Calibri" w:cs="Calibri"/>
                <w:i/>
                <w:iCs/>
                <w:color w:val="FF0000"/>
                <w:sz w:val="24"/>
                <w:szCs w:val="24"/>
              </w:rPr>
              <w:t>0</w:t>
            </w:r>
            <w:r w:rsidR="00010339">
              <w:rPr>
                <w:rFonts w:eastAsia="Times New Roman"/>
                <w:color w:val="FF0000"/>
              </w:rPr>
              <w:t>7703200290</w:t>
            </w:r>
          </w:p>
        </w:tc>
      </w:tr>
      <w:tr w:rsidR="00067543" w:rsidRPr="00054582" w14:paraId="7442812B" w14:textId="77777777" w:rsidTr="008F02FB">
        <w:trPr>
          <w:tblCellSpacing w:w="7" w:type="dxa"/>
        </w:trPr>
        <w:tc>
          <w:tcPr>
            <w:tcW w:w="6925" w:type="dxa"/>
            <w:shd w:val="clear" w:color="auto" w:fill="D9D9D9" w:themeFill="background1" w:themeFillShade="D9"/>
            <w:vAlign w:val="center"/>
            <w:hideMark/>
          </w:tcPr>
          <w:p w14:paraId="528367F3" w14:textId="67AE2FC0" w:rsidR="00A64E44" w:rsidRPr="00054582" w:rsidRDefault="00657253" w:rsidP="00C71527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urs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DD741D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010339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3</w:t>
            </w:r>
          </w:p>
        </w:tc>
        <w:tc>
          <w:tcPr>
            <w:tcW w:w="2673" w:type="dxa"/>
            <w:shd w:val="clear" w:color="auto" w:fill="D9D9D9" w:themeFill="background1" w:themeFillShade="D9"/>
            <w:vAlign w:val="center"/>
            <w:hideMark/>
          </w:tcPr>
          <w:p w14:paraId="1637C30D" w14:textId="4B91E79D" w:rsidR="00A64E44" w:rsidRPr="00054582" w:rsidRDefault="00657253" w:rsidP="00DD741D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Offic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A64E44"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r w:rsidR="00A52D0E" w:rsidRPr="00054582">
              <w:rPr>
                <w:rFonts w:ascii="Calibri" w:hAnsi="Calibri" w:cs="Calibri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 xml:space="preserve">College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of Administration and Economics</w:t>
            </w:r>
          </w:p>
        </w:tc>
      </w:tr>
      <w:tr w:rsidR="00067543" w:rsidRPr="00054582" w14:paraId="51220036" w14:textId="77777777" w:rsidTr="008F02FB">
        <w:trPr>
          <w:tblCellSpacing w:w="7" w:type="dxa"/>
        </w:trPr>
        <w:tc>
          <w:tcPr>
            <w:tcW w:w="6925" w:type="dxa"/>
            <w:shd w:val="clear" w:color="auto" w:fill="D9D9D9" w:themeFill="background1" w:themeFillShade="D9"/>
            <w:vAlign w:val="center"/>
            <w:hideMark/>
          </w:tcPr>
          <w:p w14:paraId="36623859" w14:textId="36A05049" w:rsidR="00A64E44" w:rsidRPr="00054582" w:rsidRDefault="00704935" w:rsidP="00704935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me Pag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8F02FB" w:rsidRP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2ba8698b79439589fdd2b0f7218d8b07</w:t>
            </w:r>
          </w:p>
        </w:tc>
        <w:tc>
          <w:tcPr>
            <w:tcW w:w="2673" w:type="dxa"/>
            <w:shd w:val="clear" w:color="auto" w:fill="D9D9D9" w:themeFill="background1" w:themeFillShade="D9"/>
            <w:vAlign w:val="center"/>
            <w:hideMark/>
          </w:tcPr>
          <w:p w14:paraId="71186D32" w14:textId="3EAA4EBC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Email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proofErr w:type="spellStart"/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mohamad.hadi</w:t>
            </w:r>
            <w:proofErr w:type="spellEnd"/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@uobasrah</w:t>
            </w:r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.edu.iq</w:t>
            </w:r>
          </w:p>
        </w:tc>
      </w:tr>
    </w:tbl>
    <w:p w14:paraId="6C5FF2E7" w14:textId="4EA3756A" w:rsidR="00A52D0E" w:rsidRPr="00054582" w:rsidRDefault="00A64E44" w:rsidP="00A52D0E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Course Overview</w:t>
      </w:r>
    </w:p>
    <w:p w14:paraId="3DCB1076" w14:textId="77777777" w:rsidR="001D0805" w:rsidRDefault="001D0805" w:rsidP="00AD1294">
      <w:pPr>
        <w:pStyle w:val="3"/>
        <w:rPr>
          <w:rFonts w:ascii="Calibri" w:hAnsi="Calibri" w:cs="Calibri"/>
          <w:rtl/>
        </w:rPr>
      </w:pPr>
      <w:r w:rsidRPr="001D0805">
        <w:rPr>
          <w:rFonts w:ascii="Calibri" w:hAnsi="Calibri" w:cs="Calibri"/>
          <w:b w:val="0"/>
          <w:bCs/>
          <w:color w:val="FF0000"/>
          <w:sz w:val="24"/>
          <w:szCs w:val="24"/>
        </w:rPr>
        <w:t>Providing students with knowledge about the basic vocabulary of this subject as it is the main focus and starting point for the outputs of educational institutions</w:t>
      </w:r>
    </w:p>
    <w:p w14:paraId="05C4DFD4" w14:textId="1776A600" w:rsidR="00AD1294" w:rsidRPr="00054582" w:rsidRDefault="00A64E44" w:rsidP="00AD1294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Goals and Objectives</w:t>
      </w:r>
    </w:p>
    <w:tbl>
      <w:tblPr>
        <w:tblW w:w="5000" w:type="pct"/>
        <w:tblCellSpacing w:w="0" w:type="dxa"/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360"/>
      </w:tblGrid>
      <w:tr w:rsidR="00DD741D" w:rsidRPr="00054582" w14:paraId="67E48099" w14:textId="77777777" w:rsidTr="00EA7960">
        <w:trPr>
          <w:tblCellSpacing w:w="0" w:type="dxa"/>
        </w:trPr>
        <w:tc>
          <w:tcPr>
            <w:tcW w:w="0" w:type="auto"/>
            <w:hideMark/>
          </w:tcPr>
          <w:p w14:paraId="23507DA7" w14:textId="77777777" w:rsidR="0092306B" w:rsidRDefault="0092306B" w:rsidP="00122234">
            <w:pPr>
              <w:numPr>
                <w:ilvl w:val="0"/>
                <w:numId w:val="4"/>
              </w:numPr>
              <w:tabs>
                <w:tab w:val="clear" w:pos="720"/>
                <w:tab w:val="num" w:pos="315"/>
              </w:tabs>
              <w:spacing w:beforeAutospacing="1" w:after="100" w:afterAutospacing="1" w:line="240" w:lineRule="auto"/>
              <w:ind w:hanging="765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92306B">
              <w:rPr>
                <w:rFonts w:ascii="Calibri" w:eastAsia="Times New Roman" w:hAnsi="Calibri" w:cs="Calibri"/>
                <w:sz w:val="24"/>
                <w:szCs w:val="24"/>
              </w:rPr>
              <w:t>Knowledge and familiarity with the modern vocabulary of international business and its scope</w:t>
            </w:r>
            <w:r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>.</w:t>
            </w:r>
          </w:p>
          <w:p w14:paraId="202FE157" w14:textId="0313A292" w:rsidR="00DD741D" w:rsidRPr="00054582" w:rsidRDefault="0092306B" w:rsidP="00122234">
            <w:pPr>
              <w:numPr>
                <w:ilvl w:val="0"/>
                <w:numId w:val="4"/>
              </w:numPr>
              <w:tabs>
                <w:tab w:val="clear" w:pos="720"/>
                <w:tab w:val="num" w:pos="315"/>
              </w:tabs>
              <w:spacing w:beforeAutospacing="1" w:after="100" w:afterAutospacing="1" w:line="240" w:lineRule="auto"/>
              <w:ind w:hanging="765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92306B">
              <w:rPr>
                <w:rFonts w:ascii="Calibri" w:eastAsia="Times New Roman" w:hAnsi="Calibri" w:cs="Calibri"/>
                <w:sz w:val="24"/>
                <w:szCs w:val="24"/>
              </w:rPr>
              <w:t xml:space="preserve"> full and necessary understanding of the interrelationship of the concepts of international business management with other sciences</w:t>
            </w:r>
          </w:p>
        </w:tc>
      </w:tr>
    </w:tbl>
    <w:p w14:paraId="44265E0D" w14:textId="77777777" w:rsidR="00A64E44" w:rsidRPr="00054582" w:rsidRDefault="003401CF" w:rsidP="00DD741D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extbook and Readings  </w:t>
      </w:r>
    </w:p>
    <w:p w14:paraId="3F8F234F" w14:textId="6118FC28" w:rsidR="00A64E44" w:rsidRPr="0092306B" w:rsidRDefault="003401CF" w:rsidP="0092306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eastAsia="Times New Roman" w:hAnsi="Calibri" w:cs="Calibri"/>
        </w:rPr>
        <w:fldChar w:fldCharType="begin" w:fldLock="1"/>
      </w:r>
      <w:r w:rsidRPr="00054582">
        <w:rPr>
          <w:rFonts w:ascii="Calibri" w:eastAsia="Times New Roman" w:hAnsi="Calibri" w:cs="Calibri"/>
        </w:rPr>
        <w:instrText xml:space="preserve">ADDIN Mendeley Bibliography CSL_BIBLIOGRAPHY </w:instrText>
      </w:r>
      <w:r w:rsidRPr="00054582">
        <w:rPr>
          <w:rFonts w:ascii="Calibri" w:eastAsia="Times New Roman" w:hAnsi="Calibri" w:cs="Calibri"/>
        </w:rPr>
        <w:fldChar w:fldCharType="separate"/>
      </w:r>
      <w:r w:rsidRPr="00054582">
        <w:rPr>
          <w:rFonts w:ascii="Calibri" w:hAnsi="Calibri" w:cs="Calibri"/>
          <w:noProof/>
          <w:szCs w:val="24"/>
        </w:rPr>
        <w:t>[1]</w:t>
      </w:r>
      <w:r w:rsidRPr="00054582">
        <w:rPr>
          <w:rFonts w:ascii="Calibri" w:hAnsi="Calibri" w:cs="Calibri"/>
          <w:noProof/>
          <w:szCs w:val="24"/>
        </w:rPr>
        <w:tab/>
      </w:r>
      <w:r w:rsidR="0092306B" w:rsidRPr="0092306B">
        <w:rPr>
          <w:rFonts w:ascii="Calibri" w:hAnsi="Calibri" w:cs="Calibri"/>
          <w:noProof/>
          <w:szCs w:val="24"/>
        </w:rPr>
        <w:t>International Business Adminstration</w:t>
      </w:r>
      <w:r w:rsidR="00A52D0E" w:rsidRPr="00054582">
        <w:rPr>
          <w:rFonts w:ascii="Calibri" w:hAnsi="Calibri" w:cs="Calibri"/>
          <w:noProof/>
          <w:szCs w:val="24"/>
        </w:rPr>
        <w:t xml:space="preserve">      </w:t>
      </w:r>
      <w:r w:rsidRPr="00054582">
        <w:rPr>
          <w:rFonts w:ascii="Calibri" w:eastAsia="Times New Roman" w:hAnsi="Calibri" w:cs="Calibri"/>
        </w:rPr>
        <w:fldChar w:fldCharType="end"/>
      </w:r>
    </w:p>
    <w:p w14:paraId="714A51BB" w14:textId="77777777" w:rsidR="00AD1294" w:rsidRPr="00054582" w:rsidRDefault="00A64E44" w:rsidP="003401CF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</w:t>
      </w:r>
      <w:r w:rsidR="003401CF" w:rsidRPr="00054582">
        <w:rPr>
          <w:rFonts w:ascii="Calibri" w:hAnsi="Calibri" w:cs="Calibri"/>
        </w:rPr>
        <w:t>assessment</w:t>
      </w:r>
      <w:r w:rsidRPr="00054582">
        <w:rPr>
          <w:rFonts w:ascii="Calibri" w:hAnsi="Calibri" w:cs="Calibri"/>
        </w:rPr>
        <w:t>s</w:t>
      </w:r>
    </w:p>
    <w:p w14:paraId="4B2E7070" w14:textId="65D9A234" w:rsidR="00A64E44" w:rsidRPr="00054582" w:rsidRDefault="00A64E44" w:rsidP="00AD1294">
      <w:pPr>
        <w:pStyle w:val="aa"/>
        <w:rPr>
          <w:rFonts w:ascii="Calibri" w:eastAsia="Times New Roman" w:hAnsi="Calibri" w:cs="Calibri"/>
          <w:color w:val="000000"/>
        </w:rPr>
      </w:pPr>
      <w:r w:rsidRPr="00054582">
        <w:rPr>
          <w:rFonts w:ascii="Calibri" w:hAnsi="Calibri" w:cs="Calibri"/>
        </w:rPr>
        <w:t>The course grade</w:t>
      </w:r>
      <w:r w:rsidR="00B57787" w:rsidRPr="00054582">
        <w:rPr>
          <w:rFonts w:ascii="Calibri" w:hAnsi="Calibri" w:cs="Calibri"/>
        </w:rPr>
        <w:t xml:space="preserve"> ( </w:t>
      </w:r>
      <w:r w:rsidR="0092306B">
        <w:rPr>
          <w:rFonts w:ascii="Calibri" w:hAnsi="Calibri" w:cs="Calibri"/>
          <w:b/>
          <w:bCs/>
          <w:color w:val="FF0000"/>
          <w:sz w:val="24"/>
          <w:szCs w:val="24"/>
        </w:rPr>
        <w:t>50</w:t>
      </w:r>
      <w:r w:rsidR="00B57787" w:rsidRPr="00054582">
        <w:rPr>
          <w:rFonts w:ascii="Calibri" w:hAnsi="Calibri" w:cs="Calibri"/>
        </w:rPr>
        <w:t xml:space="preserve"> )</w:t>
      </w:r>
      <w:r w:rsidRPr="00054582">
        <w:rPr>
          <w:rFonts w:ascii="Calibri" w:hAnsi="Calibri" w:cs="Calibri"/>
        </w:rPr>
        <w:t xml:space="preserve"> will be based on the following elements: </w:t>
      </w:r>
    </w:p>
    <w:tbl>
      <w:tblPr>
        <w:tblW w:w="5580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00"/>
        <w:gridCol w:w="1080"/>
      </w:tblGrid>
      <w:tr w:rsidR="00A64E44" w:rsidRPr="00054582" w14:paraId="196CF5E1" w14:textId="77777777" w:rsidTr="00A52D0E">
        <w:trPr>
          <w:tblCellSpacing w:w="7" w:type="dxa"/>
        </w:trPr>
        <w:tc>
          <w:tcPr>
            <w:tcW w:w="4479" w:type="dxa"/>
            <w:vAlign w:val="center"/>
            <w:hideMark/>
          </w:tcPr>
          <w:p w14:paraId="4F9C5C1E" w14:textId="77777777" w:rsidR="00A64E44" w:rsidRPr="00054582" w:rsidRDefault="00A64E44" w:rsidP="00A64E4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 </w:t>
            </w:r>
          </w:p>
        </w:tc>
        <w:tc>
          <w:tcPr>
            <w:tcW w:w="1059" w:type="dxa"/>
            <w:vAlign w:val="center"/>
            <w:hideMark/>
          </w:tcPr>
          <w:p w14:paraId="3C86C629" w14:textId="77777777" w:rsidR="00A64E44" w:rsidRPr="00054582" w:rsidRDefault="00C266A7" w:rsidP="00160B06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</w:t>
            </w:r>
            <w:r w:rsidR="00160B06" w:rsidRPr="00054582">
              <w:rPr>
                <w:rFonts w:ascii="Calibri" w:eastAsia="Times New Roman" w:hAnsi="Calibri" w:cs="Calibri"/>
              </w:rPr>
              <w:t>oints</w:t>
            </w:r>
          </w:p>
        </w:tc>
      </w:tr>
      <w:tr w:rsidR="00A64E44" w:rsidRPr="00054582" w14:paraId="6F92F402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04216A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Exam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10F3AF26" w14:textId="530663A1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30</w:t>
            </w:r>
          </w:p>
        </w:tc>
      </w:tr>
      <w:tr w:rsidR="00A64E44" w:rsidRPr="00054582" w14:paraId="1D61596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73A7DB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Reading Check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099111B7" w14:textId="6F9E1B52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A9E260B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3AAF4F35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articipation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27E8416" w14:textId="3281E5AE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C27E97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0265D1F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lastRenderedPageBreak/>
              <w:t>Attendance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ACF421A" w14:textId="138F051F" w:rsidR="00A64E44" w:rsidRPr="00054582" w:rsidRDefault="0092306B" w:rsidP="00B5778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10</w:t>
            </w:r>
          </w:p>
        </w:tc>
      </w:tr>
      <w:tr w:rsidR="00A64E44" w:rsidRPr="00054582" w14:paraId="141D080F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2344430" w14:textId="77777777" w:rsidR="00A64E44" w:rsidRPr="00054582" w:rsidRDefault="009D40EB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4A28A3B4" w14:textId="3096799E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0</w:t>
            </w:r>
          </w:p>
        </w:tc>
      </w:tr>
    </w:tbl>
    <w:p w14:paraId="38CAEEDB" w14:textId="77777777" w:rsidR="00B57787" w:rsidRPr="00054582" w:rsidRDefault="00DD741D" w:rsidP="00B57787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DESCRIPTION AND </w:t>
      </w:r>
      <w:r w:rsidR="00766EFD" w:rsidRPr="00054582">
        <w:rPr>
          <w:rFonts w:ascii="Calibri" w:hAnsi="Calibri" w:cs="Calibri"/>
        </w:rPr>
        <w:t xml:space="preserve">ASSIGNMENT </w:t>
      </w:r>
      <w:r w:rsidR="00756986" w:rsidRPr="00054582">
        <w:rPr>
          <w:rFonts w:ascii="Calibri" w:hAnsi="Calibri" w:cs="Calibri"/>
        </w:rPr>
        <w:t>SCHEDULE</w:t>
      </w:r>
    </w:p>
    <w:p w14:paraId="5C3A255E" w14:textId="4E2B71A5" w:rsidR="00B57787" w:rsidRPr="00054582" w:rsidRDefault="00B57787" w:rsidP="0001595A">
      <w:pPr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his </w:t>
      </w:r>
      <w:r w:rsidR="004837A7">
        <w:rPr>
          <w:rFonts w:ascii="Calibri" w:hAnsi="Calibri" w:cs="Calibri"/>
          <w:color w:val="FF0000"/>
        </w:rPr>
        <w:t>3</w:t>
      </w:r>
      <w:r w:rsidR="00A52D0E" w:rsidRPr="00054582">
        <w:rPr>
          <w:rFonts w:ascii="Calibri" w:hAnsi="Calibri" w:cs="Calibri"/>
        </w:rPr>
        <w:t xml:space="preserve">. </w:t>
      </w:r>
      <w:r w:rsidRPr="00054582">
        <w:rPr>
          <w:rFonts w:ascii="Calibri" w:hAnsi="Calibri" w:cs="Calibri"/>
        </w:rPr>
        <w:t>-credit hour course is 1</w:t>
      </w:r>
      <w:r w:rsidR="0001595A" w:rsidRPr="00054582">
        <w:rPr>
          <w:rFonts w:ascii="Calibri" w:hAnsi="Calibri" w:cs="Calibri"/>
        </w:rPr>
        <w:t>5</w:t>
      </w:r>
      <w:r w:rsidRPr="00054582">
        <w:rPr>
          <w:rFonts w:ascii="Calibri" w:hAnsi="Calibri" w:cs="Calibri"/>
        </w:rPr>
        <w:t xml:space="preserve"> weeks long. You should invest </w:t>
      </w:r>
      <w:r w:rsidR="00A52D0E" w:rsidRPr="00054582">
        <w:rPr>
          <w:rFonts w:ascii="Calibri" w:hAnsi="Calibri" w:cs="Calibri"/>
        </w:rPr>
        <w:t>NO.</w:t>
      </w:r>
      <w:r w:rsidRPr="00054582">
        <w:rPr>
          <w:rFonts w:ascii="Calibri" w:hAnsi="Calibri" w:cs="Calibri"/>
        </w:rPr>
        <w:t xml:space="preserve"> hours every week in this course. </w:t>
      </w:r>
    </w:p>
    <w:p w14:paraId="3DB870DF" w14:textId="77777777" w:rsidR="00EA42F3" w:rsidRPr="00054582" w:rsidRDefault="00EA42F3" w:rsidP="00EA42F3">
      <w:pPr>
        <w:pStyle w:val="aa"/>
        <w:rPr>
          <w:rFonts w:ascii="Calibri" w:hAnsi="Calibri" w:cs="Calibri"/>
        </w:rPr>
      </w:pPr>
    </w:p>
    <w:tbl>
      <w:tblPr>
        <w:tblStyle w:val="af3"/>
        <w:tblW w:w="9504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ook w:val="04A0" w:firstRow="1" w:lastRow="0" w:firstColumn="1" w:lastColumn="0" w:noHBand="0" w:noVBand="1"/>
      </w:tblPr>
      <w:tblGrid>
        <w:gridCol w:w="515"/>
        <w:gridCol w:w="1105"/>
        <w:gridCol w:w="2850"/>
        <w:gridCol w:w="2120"/>
        <w:gridCol w:w="2914"/>
      </w:tblGrid>
      <w:tr w:rsidR="009619CD" w:rsidRPr="00054582" w14:paraId="6E4231B2" w14:textId="77777777" w:rsidTr="004837A7">
        <w:trPr>
          <w:trHeight w:val="432"/>
        </w:trPr>
        <w:tc>
          <w:tcPr>
            <w:tcW w:w="515" w:type="dxa"/>
            <w:shd w:val="clear" w:color="auto" w:fill="3A5D9C" w:themeFill="accent1"/>
            <w:vAlign w:val="center"/>
          </w:tcPr>
          <w:p w14:paraId="67CF002A" w14:textId="77777777" w:rsidR="009619CD" w:rsidRPr="00054582" w:rsidRDefault="009619CD" w:rsidP="00C264C7">
            <w:pPr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WK</w:t>
            </w:r>
          </w:p>
        </w:tc>
        <w:tc>
          <w:tcPr>
            <w:tcW w:w="1105" w:type="dxa"/>
            <w:shd w:val="clear" w:color="auto" w:fill="3A5D9C" w:themeFill="accent1"/>
            <w:vAlign w:val="center"/>
          </w:tcPr>
          <w:p w14:paraId="0B462D58" w14:textId="77777777" w:rsidR="009619CD" w:rsidRPr="00054582" w:rsidRDefault="009619CD" w:rsidP="00A17048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DATE</w:t>
            </w:r>
          </w:p>
        </w:tc>
        <w:tc>
          <w:tcPr>
            <w:tcW w:w="2850" w:type="dxa"/>
            <w:shd w:val="clear" w:color="auto" w:fill="3A5D9C" w:themeFill="accent1"/>
            <w:vAlign w:val="center"/>
          </w:tcPr>
          <w:p w14:paraId="1E463388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TOPIC</w:t>
            </w:r>
          </w:p>
        </w:tc>
        <w:tc>
          <w:tcPr>
            <w:tcW w:w="2120" w:type="dxa"/>
            <w:shd w:val="clear" w:color="auto" w:fill="3A5D9C" w:themeFill="accent1"/>
            <w:vAlign w:val="center"/>
          </w:tcPr>
          <w:p w14:paraId="0633A27B" w14:textId="77777777" w:rsidR="009619CD" w:rsidRPr="00054582" w:rsidRDefault="009619CD" w:rsidP="00C264C7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READING</w:t>
            </w:r>
          </w:p>
        </w:tc>
        <w:tc>
          <w:tcPr>
            <w:tcW w:w="2914" w:type="dxa"/>
            <w:shd w:val="clear" w:color="auto" w:fill="3A5D9C" w:themeFill="accent1"/>
            <w:vAlign w:val="center"/>
          </w:tcPr>
          <w:p w14:paraId="05ECF366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ASSIGNMENT</w:t>
            </w:r>
          </w:p>
        </w:tc>
      </w:tr>
      <w:tr w:rsidR="004837A7" w:rsidRPr="00054582" w14:paraId="52D3CBF8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7C7968DB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58B888AD" w14:textId="2F998333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irst week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3A603D13" w14:textId="64B7B726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841764">
              <w:t>The intellectual foundations of international business management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1913CEC8" w14:textId="7206FC8A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27F09012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6536FBE4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244C33C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43029BFB" w14:textId="6CB39D83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second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5626B516" w14:textId="54A9C9B2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  <w:shd w:val="clear" w:color="auto" w:fill="BFBFBF" w:themeFill="background1" w:themeFillShade="BF"/>
          </w:tcPr>
          <w:p w14:paraId="25FE0315" w14:textId="1113238F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1CC8FA4C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79581229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096A4235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4C7A9FB4" w14:textId="601DF611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third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174D9BED" w14:textId="2019654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  <w:shd w:val="clear" w:color="auto" w:fill="BFBFBF" w:themeFill="background1" w:themeFillShade="BF"/>
          </w:tcPr>
          <w:p w14:paraId="17639D48" w14:textId="2647EE4E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63957FE3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6C6B16EA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BDA1E9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7FF93A96" w14:textId="5BD05DE3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ourth week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17498F9F" w14:textId="76FA1BEC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841764">
              <w:t>Characteristics of entities of international business organizations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7C177570" w14:textId="308DF982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2B01501C" w14:textId="6FDC9B8A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165BB8A6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35AF98E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105" w:type="dxa"/>
            <w:shd w:val="clear" w:color="auto" w:fill="BFBFBF" w:themeFill="background1" w:themeFillShade="BF"/>
          </w:tcPr>
          <w:p w14:paraId="3424A1D1" w14:textId="737145FF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850" w:type="dxa"/>
            <w:vMerge/>
            <w:shd w:val="clear" w:color="auto" w:fill="BFBFBF" w:themeFill="background1" w:themeFillShade="BF"/>
            <w:vAlign w:val="center"/>
          </w:tcPr>
          <w:p w14:paraId="7C60919C" w14:textId="6A195D3E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  <w:shd w:val="clear" w:color="auto" w:fill="BFBFBF" w:themeFill="background1" w:themeFillShade="BF"/>
          </w:tcPr>
          <w:p w14:paraId="1FBF00D7" w14:textId="51A9BB87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7D8FF29F" w14:textId="7D47EB6D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1</w:t>
            </w:r>
          </w:p>
        </w:tc>
      </w:tr>
      <w:tr w:rsidR="004837A7" w:rsidRPr="00054582" w14:paraId="47B2FA66" w14:textId="77777777" w:rsidTr="00344099">
        <w:trPr>
          <w:trHeight w:val="432"/>
        </w:trPr>
        <w:tc>
          <w:tcPr>
            <w:tcW w:w="515" w:type="dxa"/>
            <w:vAlign w:val="center"/>
          </w:tcPr>
          <w:p w14:paraId="57C76795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1105" w:type="dxa"/>
          </w:tcPr>
          <w:p w14:paraId="17DDB093" w14:textId="078F70C2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fifth week </w:t>
            </w:r>
          </w:p>
        </w:tc>
        <w:tc>
          <w:tcPr>
            <w:tcW w:w="2850" w:type="dxa"/>
            <w:vMerge w:val="restart"/>
          </w:tcPr>
          <w:p w14:paraId="14991C70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7C73ED">
              <w:t>The cultural framework of international management</w:t>
            </w:r>
          </w:p>
          <w:p w14:paraId="2ECBAB08" w14:textId="2E768A01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566D0B27" w14:textId="778C18EF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vAlign w:val="center"/>
          </w:tcPr>
          <w:p w14:paraId="3051A851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5628F57D" w14:textId="77777777" w:rsidTr="00344099">
        <w:trPr>
          <w:trHeight w:val="432"/>
        </w:trPr>
        <w:tc>
          <w:tcPr>
            <w:tcW w:w="515" w:type="dxa"/>
            <w:vAlign w:val="center"/>
          </w:tcPr>
          <w:p w14:paraId="383D0621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6</w:t>
            </w:r>
          </w:p>
        </w:tc>
        <w:tc>
          <w:tcPr>
            <w:tcW w:w="1105" w:type="dxa"/>
          </w:tcPr>
          <w:p w14:paraId="1820E91F" w14:textId="64F6F186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sixth week </w:t>
            </w:r>
          </w:p>
        </w:tc>
        <w:tc>
          <w:tcPr>
            <w:tcW w:w="2850" w:type="dxa"/>
            <w:vMerge/>
          </w:tcPr>
          <w:p w14:paraId="419C0887" w14:textId="4CB8A39D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19FFFAB6" w14:textId="54A5826F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vAlign w:val="center"/>
          </w:tcPr>
          <w:p w14:paraId="0C41DF87" w14:textId="4089DAB6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116157EA" w14:textId="77777777" w:rsidTr="00344099">
        <w:trPr>
          <w:trHeight w:val="432"/>
        </w:trPr>
        <w:tc>
          <w:tcPr>
            <w:tcW w:w="515" w:type="dxa"/>
            <w:vAlign w:val="center"/>
          </w:tcPr>
          <w:p w14:paraId="7C5EA621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1105" w:type="dxa"/>
          </w:tcPr>
          <w:p w14:paraId="56184B81" w14:textId="4B371C62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Seventh week </w:t>
            </w:r>
          </w:p>
        </w:tc>
        <w:tc>
          <w:tcPr>
            <w:tcW w:w="2850" w:type="dxa"/>
            <w:vMerge w:val="restart"/>
          </w:tcPr>
          <w:p w14:paraId="3B605594" w14:textId="6DEEF21E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7C73ED">
              <w:t>Organizational Architecture of International Management</w:t>
            </w:r>
          </w:p>
        </w:tc>
        <w:tc>
          <w:tcPr>
            <w:tcW w:w="2120" w:type="dxa"/>
          </w:tcPr>
          <w:p w14:paraId="79BFE71A" w14:textId="6C89AEAB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vAlign w:val="center"/>
          </w:tcPr>
          <w:p w14:paraId="5211D691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1DC96242" w14:textId="77777777" w:rsidTr="00344099">
        <w:trPr>
          <w:trHeight w:val="432"/>
        </w:trPr>
        <w:tc>
          <w:tcPr>
            <w:tcW w:w="515" w:type="dxa"/>
            <w:vAlign w:val="center"/>
          </w:tcPr>
          <w:p w14:paraId="5E765A50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1105" w:type="dxa"/>
          </w:tcPr>
          <w:p w14:paraId="7D7392A4" w14:textId="3B38894E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eighth week </w:t>
            </w:r>
          </w:p>
        </w:tc>
        <w:tc>
          <w:tcPr>
            <w:tcW w:w="2850" w:type="dxa"/>
            <w:vMerge/>
          </w:tcPr>
          <w:p w14:paraId="55CD86C7" w14:textId="4D65FF53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48B85B08" w14:textId="78FEC7DC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vAlign w:val="center"/>
          </w:tcPr>
          <w:p w14:paraId="63891A78" w14:textId="03984BD1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2</w:t>
            </w:r>
          </w:p>
        </w:tc>
      </w:tr>
      <w:tr w:rsidR="004837A7" w:rsidRPr="00054582" w14:paraId="2AC1BD2A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51CB50B2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7FE3AAE1" w14:textId="1C46E031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ninth week </w:t>
            </w:r>
          </w:p>
        </w:tc>
        <w:tc>
          <w:tcPr>
            <w:tcW w:w="2850" w:type="dxa"/>
            <w:shd w:val="clear" w:color="auto" w:fill="BFBFBF" w:themeFill="background1" w:themeFillShade="BF"/>
          </w:tcPr>
          <w:p w14:paraId="5C1F815B" w14:textId="12DB486C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69503C">
              <w:t>international leadership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3FB27792" w14:textId="614638EF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3CA1EB04" w14:textId="28D5FED2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43B8D603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582BD63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0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63A86397" w14:textId="5608F843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enth week 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4E0195E2" w14:textId="27AB3474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  <w:shd w:val="clear" w:color="auto" w:fill="BFBFBF" w:themeFill="background1" w:themeFillShade="BF"/>
          </w:tcPr>
          <w:p w14:paraId="2DDFECDF" w14:textId="5E0305F5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028F04D3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050F9880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4F7163F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361D419C" w14:textId="75085C82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eleventh week 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1B6AC588" w14:textId="6E07FFFC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  <w:shd w:val="clear" w:color="auto" w:fill="BFBFBF" w:themeFill="background1" w:themeFillShade="BF"/>
          </w:tcPr>
          <w:p w14:paraId="6A28AD4C" w14:textId="35087FBE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358D33F9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7310A59D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5A0D17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2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13B4F3BD" w14:textId="02FF5713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welfth week 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1FF75EF9" w14:textId="40822431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69503C">
              <w:t>international leadership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70032A9B" w14:textId="2219598B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44866655" w14:textId="349D92A9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3</w:t>
            </w:r>
          </w:p>
        </w:tc>
      </w:tr>
      <w:tr w:rsidR="004837A7" w:rsidRPr="00054582" w14:paraId="741B4ECE" w14:textId="77777777" w:rsidTr="00344099">
        <w:trPr>
          <w:trHeight w:val="432"/>
        </w:trPr>
        <w:tc>
          <w:tcPr>
            <w:tcW w:w="515" w:type="dxa"/>
            <w:vAlign w:val="center"/>
          </w:tcPr>
          <w:p w14:paraId="60AE76F6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3</w:t>
            </w:r>
          </w:p>
        </w:tc>
        <w:tc>
          <w:tcPr>
            <w:tcW w:w="1105" w:type="dxa"/>
          </w:tcPr>
          <w:p w14:paraId="2016B02F" w14:textId="55C9F089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hirteenth week </w:t>
            </w:r>
          </w:p>
        </w:tc>
        <w:tc>
          <w:tcPr>
            <w:tcW w:w="2850" w:type="dxa"/>
            <w:vMerge/>
          </w:tcPr>
          <w:p w14:paraId="2171B55F" w14:textId="707480E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2247BD21" w14:textId="418CE1D8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vAlign w:val="center"/>
          </w:tcPr>
          <w:p w14:paraId="352F56A2" w14:textId="1C10251A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4837A7" w:rsidRPr="00054582" w14:paraId="7A03794D" w14:textId="77777777" w:rsidTr="00344099">
        <w:trPr>
          <w:trHeight w:val="432"/>
        </w:trPr>
        <w:tc>
          <w:tcPr>
            <w:tcW w:w="515" w:type="dxa"/>
            <w:vAlign w:val="center"/>
          </w:tcPr>
          <w:p w14:paraId="56AB1963" w14:textId="77777777" w:rsidR="004837A7" w:rsidRPr="00054582" w:rsidRDefault="004837A7" w:rsidP="004837A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4</w:t>
            </w:r>
          </w:p>
        </w:tc>
        <w:tc>
          <w:tcPr>
            <w:tcW w:w="1105" w:type="dxa"/>
          </w:tcPr>
          <w:p w14:paraId="7CF9E22C" w14:textId="3F1D9A9A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ourteenth week</w:t>
            </w:r>
          </w:p>
        </w:tc>
        <w:tc>
          <w:tcPr>
            <w:tcW w:w="2850" w:type="dxa"/>
            <w:vMerge/>
          </w:tcPr>
          <w:p w14:paraId="1966B1D1" w14:textId="5BB33275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13C04DE9" w14:textId="54C0E5B9" w:rsidR="004837A7" w:rsidRPr="004837A7" w:rsidRDefault="004837A7" w:rsidP="004837A7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4837A7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International Business Adminstration </w:t>
            </w:r>
          </w:p>
        </w:tc>
        <w:tc>
          <w:tcPr>
            <w:tcW w:w="2914" w:type="dxa"/>
            <w:vAlign w:val="center"/>
          </w:tcPr>
          <w:p w14:paraId="537992D9" w14:textId="77777777" w:rsidR="004837A7" w:rsidRPr="00054582" w:rsidRDefault="004837A7" w:rsidP="004837A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055C0" w:rsidRPr="00054582" w14:paraId="13F6340D" w14:textId="77777777" w:rsidTr="004837A7">
        <w:trPr>
          <w:trHeight w:val="432"/>
        </w:trPr>
        <w:tc>
          <w:tcPr>
            <w:tcW w:w="515" w:type="dxa"/>
            <w:vAlign w:val="center"/>
          </w:tcPr>
          <w:p w14:paraId="72518371" w14:textId="77777777" w:rsidR="001055C0" w:rsidRPr="00054582" w:rsidRDefault="001055C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5</w:t>
            </w:r>
          </w:p>
        </w:tc>
        <w:tc>
          <w:tcPr>
            <w:tcW w:w="8989" w:type="dxa"/>
            <w:gridSpan w:val="4"/>
            <w:shd w:val="clear" w:color="auto" w:fill="BFBFBF" w:themeFill="background1" w:themeFillShade="BF"/>
            <w:vAlign w:val="center"/>
          </w:tcPr>
          <w:p w14:paraId="3C2C8BA6" w14:textId="77777777" w:rsidR="001055C0" w:rsidRPr="00054582" w:rsidRDefault="001055C0" w:rsidP="001055C0">
            <w:pPr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  <w:t>Mid Exam</w:t>
            </w:r>
          </w:p>
        </w:tc>
      </w:tr>
    </w:tbl>
    <w:p w14:paraId="0BE59D51" w14:textId="77777777" w:rsidR="00A77006" w:rsidRPr="00054582" w:rsidRDefault="00A77006" w:rsidP="00756986">
      <w:pPr>
        <w:rPr>
          <w:rFonts w:ascii="Calibri" w:hAnsi="Calibri" w:cs="Calibri"/>
        </w:rPr>
      </w:pPr>
    </w:p>
    <w:tbl>
      <w:tblPr>
        <w:tblStyle w:val="af3"/>
        <w:bidiVisual/>
        <w:tblW w:w="9808" w:type="dxa"/>
        <w:tblInd w:w="-445" w:type="dxa"/>
        <w:tblLook w:val="04A0" w:firstRow="1" w:lastRow="0" w:firstColumn="1" w:lastColumn="0" w:noHBand="0" w:noVBand="1"/>
      </w:tblPr>
      <w:tblGrid>
        <w:gridCol w:w="6756"/>
        <w:gridCol w:w="3052"/>
      </w:tblGrid>
      <w:tr w:rsidR="00C775CC" w14:paraId="1B64B709" w14:textId="77777777" w:rsidTr="00A77006">
        <w:tc>
          <w:tcPr>
            <w:tcW w:w="9808" w:type="dxa"/>
            <w:gridSpan w:val="2"/>
            <w:shd w:val="clear" w:color="auto" w:fill="1F497D" w:themeFill="text2"/>
          </w:tcPr>
          <w:p w14:paraId="5CE6C01B" w14:textId="65479B32" w:rsidR="00C775CC" w:rsidRPr="00191A1C" w:rsidRDefault="00C775CC" w:rsidP="00C775CC">
            <w:pPr>
              <w:rPr>
                <w:rFonts w:ascii="Calibri" w:hAnsi="Calibri" w:cs="Calibri"/>
                <w:rtl/>
              </w:rPr>
            </w:pP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Is it possible to develop the curriculum </w:t>
            </w:r>
            <w:r w:rsidRPr="00C775CC">
              <w:rPr>
                <w:rFonts w:ascii="Calibri" w:hAnsi="Calibri" w:cs="Calibri"/>
                <w:color w:val="E5B8B8" w:themeColor="accent2" w:themeTint="66"/>
                <w:sz w:val="24"/>
                <w:szCs w:val="24"/>
                <w:lang w:bidi="ar-IQ"/>
              </w:rPr>
              <w:t>&lt;within the teaching authority 20%&gt;</w:t>
            </w: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 to include vocabulary that serves sustainability</w:t>
            </w:r>
          </w:p>
        </w:tc>
      </w:tr>
      <w:tr w:rsidR="00C775CC" w14:paraId="4D88D6E3" w14:textId="77777777" w:rsidTr="00A77006">
        <w:tc>
          <w:tcPr>
            <w:tcW w:w="6756" w:type="dxa"/>
            <w:shd w:val="clear" w:color="auto" w:fill="FFFFFF" w:themeFill="background1"/>
          </w:tcPr>
          <w:p w14:paraId="01CE84FA" w14:textId="24D22BAD" w:rsidR="00AA1090" w:rsidRPr="00074B2B" w:rsidRDefault="00AA1090" w:rsidP="00AA1090">
            <w:pPr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AA1090"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  <w:t>1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- Fighting poverty 2- No hunger 3- </w:t>
            </w:r>
            <w:r w:rsidRPr="008F02FB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Developing life-long learning and education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4- Green chemistry 5- Sustainable development 6- Water purification 7- Water recycling for agriculture 8- Creativity and production -9- Sustainable energy (wind Sun and organic energy) -10- Environmental development- 11- pollution measurement -12- child care program-13- public health development program-14- measuring the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lastRenderedPageBreak/>
              <w:t>efficiency of health institutions-15- gender equality-16- non-extremism-17- drug efficiency</w:t>
            </w:r>
            <w:r w:rsidRPr="00A77006">
              <w:rPr>
                <w:rFonts w:ascii="Calibri" w:hAnsi="Calibri" w:cs="Calibri" w:hint="cs"/>
                <w:sz w:val="22"/>
                <w:szCs w:val="22"/>
                <w:rtl/>
                <w:lang w:bidi="ar-IQ"/>
              </w:rPr>
              <w:t xml:space="preserve">  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18- Food efficiency for infants, children, adults and the elderly -19- </w:t>
            </w:r>
            <w:r w:rsidRPr="008F02FB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Efficiency of the overall environment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-20- Waste recycling-21- Heavy water disposal mechanisms-22- Literacy program-23- Mechanisms for preserving biodiversity-24- Mechanisms for spreading peace and justice in society- 25- Developing life in the seas and oceans-26- Studying the level of university education and the mechanisms for its development-27- Mechanisms for developing the local industry in Iraq-28- Mechanisms for developing infrastructure in Iraq-29-Reducing racial discrimination in all its forms-30-The basics of sustainable cities- 31- Mechanisms to reduce consumption and increase production- 32- Mechanisms to provide job opportunities for all-33- Study aspects of developing green areas-34- Study climatic phenomena in the country-35- Mechanisms for obtaining good health and well-being.</w:t>
            </w:r>
          </w:p>
        </w:tc>
        <w:tc>
          <w:tcPr>
            <w:tcW w:w="3052" w:type="dxa"/>
            <w:shd w:val="clear" w:color="auto" w:fill="FFFFFF" w:themeFill="background1"/>
          </w:tcPr>
          <w:p w14:paraId="6AD020D7" w14:textId="3D066319" w:rsidR="00C775CC" w:rsidRDefault="00074B2B" w:rsidP="00074B2B">
            <w:pPr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lastRenderedPageBreak/>
              <w:t xml:space="preserve">1- Yes, it is possible (point </w:t>
            </w:r>
            <w:r>
              <w:rPr>
                <w:rFonts w:ascii="Calibri" w:hAnsi="Calibri" w:cs="Calibri"/>
                <w:sz w:val="24"/>
                <w:szCs w:val="24"/>
                <w:lang w:bidi="ar-IQ"/>
              </w:rPr>
              <w:t>an appropriate aspect</w:t>
            </w: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>)</w:t>
            </w:r>
            <w:r w:rsidR="00C775CC"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 </w:t>
            </w:r>
            <w:r w:rsidR="00C775CC"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>the axes (point the axis)</w:t>
            </w:r>
          </w:p>
        </w:tc>
      </w:tr>
      <w:tr w:rsidR="00C775CC" w14:paraId="2E019F9E" w14:textId="77777777" w:rsidTr="00A77006">
        <w:tc>
          <w:tcPr>
            <w:tcW w:w="6756" w:type="dxa"/>
            <w:shd w:val="clear" w:color="auto" w:fill="FFFFFF" w:themeFill="background1"/>
          </w:tcPr>
          <w:p w14:paraId="15A899E9" w14:textId="0A1AEF12" w:rsidR="00C775CC" w:rsidRPr="00074B2B" w:rsidRDefault="00C775CC" w:rsidP="00074B2B">
            <w:p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</w:p>
        </w:tc>
        <w:tc>
          <w:tcPr>
            <w:tcW w:w="3052" w:type="dxa"/>
            <w:shd w:val="clear" w:color="auto" w:fill="FFFFFF" w:themeFill="background1"/>
          </w:tcPr>
          <w:p w14:paraId="00253227" w14:textId="03DA4932" w:rsidR="00C775CC" w:rsidRPr="00877200" w:rsidRDefault="00074B2B" w:rsidP="00074B2B">
            <w:pPr>
              <w:rPr>
                <w:rFonts w:ascii="Calibri" w:hAnsi="Calibri" w:cs="Calibri"/>
                <w:rtl/>
                <w:lang w:bidi="ar-IQ"/>
              </w:rPr>
            </w:pPr>
            <w:r>
              <w:rPr>
                <w:rFonts w:ascii="Calibri" w:hAnsi="Calibri" w:cs="Calibri"/>
              </w:rPr>
              <w:t xml:space="preserve">2- </w:t>
            </w:r>
            <w:r w:rsidR="00A77006" w:rsidRPr="00A77006">
              <w:rPr>
                <w:rFonts w:ascii="Calibri" w:hAnsi="Calibri" w:cs="Calibri"/>
              </w:rPr>
              <w:t>Suggest a</w:t>
            </w:r>
            <w:r w:rsidR="00A77006">
              <w:rPr>
                <w:rFonts w:ascii="Calibri" w:hAnsi="Calibri" w:cs="Calibri"/>
              </w:rPr>
              <w:t>spect</w:t>
            </w:r>
            <w:r w:rsidR="00A77006" w:rsidRPr="00A77006">
              <w:rPr>
                <w:rFonts w:ascii="Calibri" w:hAnsi="Calibri" w:cs="Calibri"/>
              </w:rPr>
              <w:t xml:space="preserve"> that serves sustainability</w:t>
            </w:r>
          </w:p>
        </w:tc>
      </w:tr>
    </w:tbl>
    <w:p w14:paraId="7BDA7DD3" w14:textId="0819FFEA" w:rsidR="002E6CB8" w:rsidRPr="00054582" w:rsidRDefault="002E6CB8" w:rsidP="00756986">
      <w:pPr>
        <w:rPr>
          <w:rFonts w:ascii="Calibri" w:hAnsi="Calibri" w:cs="Calibri"/>
        </w:rPr>
      </w:pPr>
    </w:p>
    <w:p w14:paraId="687B7C03" w14:textId="64516E48" w:rsidR="002E6CB8" w:rsidRPr="00054582" w:rsidRDefault="002E6CB8" w:rsidP="00756986">
      <w:pPr>
        <w:rPr>
          <w:rFonts w:ascii="Calibri" w:hAnsi="Calibri" w:cs="Calibri"/>
        </w:rPr>
      </w:pPr>
    </w:p>
    <w:p w14:paraId="2300AF47" w14:textId="6C50F894" w:rsidR="002E6CB8" w:rsidRPr="00054582" w:rsidRDefault="002E6CB8" w:rsidP="00756986">
      <w:pPr>
        <w:rPr>
          <w:rFonts w:ascii="Calibri" w:hAnsi="Calibri" w:cs="Calibri"/>
        </w:rPr>
      </w:pPr>
    </w:p>
    <w:p w14:paraId="795D3209" w14:textId="07556F3F" w:rsidR="002E6CB8" w:rsidRPr="00054582" w:rsidRDefault="002E6CB8" w:rsidP="00756986">
      <w:pPr>
        <w:rPr>
          <w:rFonts w:ascii="Calibri" w:hAnsi="Calibri" w:cs="Calibri"/>
        </w:rPr>
      </w:pPr>
    </w:p>
    <w:p w14:paraId="73996D9E" w14:textId="600F4D45" w:rsidR="002E6CB8" w:rsidRPr="00054582" w:rsidRDefault="002E6CB8" w:rsidP="00756986">
      <w:pPr>
        <w:rPr>
          <w:rFonts w:ascii="Calibri" w:hAnsi="Calibri" w:cs="Calibri"/>
        </w:rPr>
      </w:pPr>
    </w:p>
    <w:p w14:paraId="4614281B" w14:textId="0E537E0F" w:rsidR="002E6CB8" w:rsidRPr="00054582" w:rsidRDefault="002E6CB8" w:rsidP="00756986">
      <w:pPr>
        <w:rPr>
          <w:rFonts w:ascii="Calibri" w:hAnsi="Calibri" w:cs="Calibri"/>
        </w:rPr>
      </w:pPr>
    </w:p>
    <w:p w14:paraId="3417CEA8" w14:textId="105FC845" w:rsidR="002E6CB8" w:rsidRPr="00054582" w:rsidRDefault="002E6CB8" w:rsidP="00756986">
      <w:pPr>
        <w:rPr>
          <w:rFonts w:ascii="Calibri" w:hAnsi="Calibri" w:cs="Calibri"/>
        </w:rPr>
      </w:pPr>
    </w:p>
    <w:p w14:paraId="4592AC40" w14:textId="26E6DB08" w:rsidR="002E6CB8" w:rsidRPr="00054582" w:rsidRDefault="002E6CB8" w:rsidP="00756986">
      <w:pPr>
        <w:rPr>
          <w:rFonts w:ascii="Calibri" w:hAnsi="Calibri" w:cs="Calibri"/>
        </w:rPr>
      </w:pPr>
    </w:p>
    <w:p w14:paraId="016D9C33" w14:textId="650DFF48" w:rsidR="002E6CB8" w:rsidRPr="00054582" w:rsidRDefault="002E6CB8" w:rsidP="00756986">
      <w:pPr>
        <w:rPr>
          <w:rFonts w:ascii="Calibri" w:hAnsi="Calibri" w:cs="Calibri"/>
        </w:rPr>
      </w:pPr>
    </w:p>
    <w:p w14:paraId="6507542F" w14:textId="55A725C3" w:rsidR="002E6CB8" w:rsidRDefault="002E6CB8" w:rsidP="00756986">
      <w:pPr>
        <w:rPr>
          <w:rFonts w:ascii="Calibri" w:hAnsi="Calibri" w:cs="Calibri"/>
          <w:rtl/>
        </w:rPr>
      </w:pPr>
    </w:p>
    <w:p w14:paraId="086094B1" w14:textId="7C34FE86" w:rsidR="00A77006" w:rsidRDefault="00A77006" w:rsidP="00756986">
      <w:pPr>
        <w:rPr>
          <w:rFonts w:ascii="Calibri" w:hAnsi="Calibri" w:cs="Calibri"/>
          <w:rtl/>
        </w:rPr>
      </w:pPr>
    </w:p>
    <w:p w14:paraId="18154BAD" w14:textId="0404DC08" w:rsidR="00A77006" w:rsidRDefault="00A77006" w:rsidP="00756986">
      <w:pPr>
        <w:rPr>
          <w:rFonts w:ascii="Calibri" w:hAnsi="Calibri" w:cs="Calibri"/>
          <w:rtl/>
        </w:rPr>
      </w:pPr>
    </w:p>
    <w:p w14:paraId="4979CA84" w14:textId="605AF8DA" w:rsidR="00A77006" w:rsidRDefault="00A77006" w:rsidP="00756986">
      <w:pPr>
        <w:rPr>
          <w:rFonts w:ascii="Calibri" w:hAnsi="Calibri" w:cs="Calibri"/>
          <w:rtl/>
        </w:rPr>
      </w:pPr>
    </w:p>
    <w:p w14:paraId="1D09A74D" w14:textId="1664023A" w:rsidR="00A77006" w:rsidRDefault="00A77006" w:rsidP="00756986">
      <w:pPr>
        <w:rPr>
          <w:rFonts w:ascii="Calibri" w:hAnsi="Calibri" w:cs="Calibri"/>
          <w:rtl/>
        </w:rPr>
      </w:pPr>
    </w:p>
    <w:p w14:paraId="15B628F7" w14:textId="084E408F" w:rsidR="00A77006" w:rsidRDefault="00A77006" w:rsidP="00756986">
      <w:pPr>
        <w:rPr>
          <w:rFonts w:ascii="Calibri" w:hAnsi="Calibri" w:cs="Calibri"/>
          <w:rtl/>
        </w:rPr>
      </w:pPr>
    </w:p>
    <w:p w14:paraId="3D0F6399" w14:textId="126CC086" w:rsidR="00A77006" w:rsidRDefault="00A77006" w:rsidP="00756986">
      <w:pPr>
        <w:rPr>
          <w:rFonts w:ascii="Calibri" w:hAnsi="Calibri" w:cs="Calibri"/>
          <w:rtl/>
        </w:rPr>
      </w:pPr>
    </w:p>
    <w:p w14:paraId="71228348" w14:textId="5413609C" w:rsidR="00A77006" w:rsidRDefault="00A77006" w:rsidP="00756986">
      <w:pPr>
        <w:rPr>
          <w:rFonts w:ascii="Calibri" w:hAnsi="Calibri" w:cs="Calibri"/>
          <w:rtl/>
        </w:rPr>
      </w:pPr>
    </w:p>
    <w:p w14:paraId="066E1977" w14:textId="48D3A712" w:rsidR="00A77006" w:rsidRDefault="00A77006" w:rsidP="00756986">
      <w:pPr>
        <w:rPr>
          <w:rFonts w:ascii="Calibri" w:hAnsi="Calibri" w:cs="Calibri"/>
          <w:rtl/>
        </w:rPr>
      </w:pPr>
    </w:p>
    <w:p w14:paraId="29F6E1A2" w14:textId="334701E1" w:rsidR="00A77006" w:rsidRDefault="00A77006" w:rsidP="008F02FB">
      <w:pPr>
        <w:tabs>
          <w:tab w:val="left" w:pos="3300"/>
        </w:tabs>
        <w:rPr>
          <w:rFonts w:ascii="Calibri" w:hAnsi="Calibri" w:cs="Calibri"/>
          <w:rtl/>
        </w:rPr>
      </w:pPr>
    </w:p>
    <w:p w14:paraId="4D57270F" w14:textId="5E73AB8F" w:rsidR="002E6CB8" w:rsidRPr="00054582" w:rsidRDefault="002E6CB8" w:rsidP="00756986">
      <w:pPr>
        <w:rPr>
          <w:rFonts w:ascii="Calibri" w:hAnsi="Calibri" w:cs="Calibri"/>
        </w:rPr>
      </w:pPr>
    </w:p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2E6CB8" w:rsidRPr="00054582" w14:paraId="2ECDDD2F" w14:textId="77777777" w:rsidTr="001C1FDC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7B3A0594" w14:textId="6AEFD7C3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7BF4E68A" w14:textId="29667D42" w:rsidR="002E6CB8" w:rsidRPr="00054582" w:rsidRDefault="002E6CB8" w:rsidP="002E6CB8">
            <w:pPr>
              <w:bidi/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وزارة التعليم العالي والبحث العلمي – جمهورية العراق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7D3D2BFF" w14:textId="5AEF71D4" w:rsidR="002E6CB8" w:rsidRPr="00054582" w:rsidRDefault="004837A7" w:rsidP="00F06D6C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>
              <w:rPr>
                <w:noProof/>
              </w:rPr>
              <w:drawing>
                <wp:inline distT="0" distB="0" distL="0" distR="0" wp14:anchorId="2EEEBE10" wp14:editId="17FE42CF">
                  <wp:extent cx="784225" cy="784225"/>
                  <wp:effectExtent l="0" t="0" r="0" b="0"/>
                  <wp:docPr id="1" name="Picture 2" descr="bas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bas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4225" cy="784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6CB8" w:rsidRPr="00054582" w14:paraId="02A82699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2AAB1E2E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1B196D8" w14:textId="4FFB31C4" w:rsidR="002E6CB8" w:rsidRPr="00054582" w:rsidRDefault="002E6CB8" w:rsidP="002E6CB8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 xml:space="preserve">الجامعة : جامعة البصرة </w:t>
            </w:r>
          </w:p>
        </w:tc>
        <w:tc>
          <w:tcPr>
            <w:tcW w:w="896" w:type="pct"/>
            <w:vMerge/>
            <w:shd w:val="clear" w:color="auto" w:fill="auto"/>
          </w:tcPr>
          <w:p w14:paraId="14F47E90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0140984A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07DD5C41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5228E495" w14:textId="089CAE84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كليــة : 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 xml:space="preserve">الإدارة والاقتصاد </w:t>
            </w:r>
          </w:p>
        </w:tc>
        <w:tc>
          <w:tcPr>
            <w:tcW w:w="896" w:type="pct"/>
            <w:vMerge/>
            <w:shd w:val="clear" w:color="auto" w:fill="auto"/>
          </w:tcPr>
          <w:p w14:paraId="05D61718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15182474" w14:textId="77777777" w:rsidTr="001C1FDC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261EF493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C996CE5" w14:textId="4B8A6FFA" w:rsidR="002E6CB8" w:rsidRPr="00054582" w:rsidRDefault="00054582" w:rsidP="00054582">
            <w:pPr>
              <w:bidi/>
              <w:spacing w:after="0" w:line="240" w:lineRule="auto"/>
              <w:jc w:val="both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قسم : 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إدارة الاعمال </w:t>
            </w:r>
          </w:p>
          <w:p w14:paraId="3353BE3D" w14:textId="4E440EB2" w:rsidR="002E6CB8" w:rsidRPr="00054582" w:rsidRDefault="002E6CB8" w:rsidP="002E6CB8">
            <w:pPr>
              <w:bidi/>
              <w:spacing w:after="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EB5F22B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2FBB7546" w14:textId="77777777" w:rsidTr="001C1FDC">
        <w:trPr>
          <w:trHeight w:val="485"/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A3B3EE5" w14:textId="0EC298B2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فصل الدراسي : الأول </w:t>
            </w:r>
          </w:p>
        </w:tc>
        <w:tc>
          <w:tcPr>
            <w:tcW w:w="2090" w:type="pct"/>
            <w:shd w:val="clear" w:color="auto" w:fill="auto"/>
          </w:tcPr>
          <w:p w14:paraId="2DE8BF58" w14:textId="77777777" w:rsidR="002E6CB8" w:rsidRPr="00054582" w:rsidRDefault="002E6CB8" w:rsidP="00F06D6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550158E0" w14:textId="3EEF459A" w:rsidR="002E6CB8" w:rsidRPr="00054582" w:rsidRDefault="00054582" w:rsidP="00F06D6C">
            <w:pPr>
              <w:spacing w:after="12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عام الدراسي : 2021-2022</w:t>
            </w:r>
          </w:p>
        </w:tc>
      </w:tr>
    </w:tbl>
    <w:p w14:paraId="458EC77C" w14:textId="4FA40C76" w:rsidR="002E6CB8" w:rsidRPr="00054582" w:rsidRDefault="00054582" w:rsidP="001C1FDC">
      <w:pPr>
        <w:pStyle w:val="1"/>
        <w:pBdr>
          <w:top w:val="single" w:sz="4" w:space="0" w:color="auto"/>
          <w:left w:val="single" w:sz="4" w:space="13" w:color="auto"/>
          <w:bottom w:val="single" w:sz="4" w:space="0" w:color="auto"/>
          <w:right w:val="single" w:sz="4" w:space="11" w:color="auto"/>
          <w:between w:val="single" w:sz="4" w:space="0" w:color="auto"/>
          <w:bar w:val="single" w:sz="4" w:color="auto"/>
        </w:pBdr>
        <w:shd w:val="clear" w:color="auto" w:fill="2B4574" w:themeFill="accent1" w:themeFillShade="BF"/>
        <w:tabs>
          <w:tab w:val="left" w:pos="5520"/>
        </w:tabs>
        <w:bidi/>
        <w:rPr>
          <w:rFonts w:ascii="Calibri" w:eastAsia="Times New Roman" w:hAnsi="Calibri" w:cs="Calibri"/>
          <w:b/>
          <w:bCs/>
        </w:rPr>
      </w:pP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 xml:space="preserve">مفردات المنهج : &lt; </w:t>
      </w:r>
      <w:r w:rsidR="006E51E8">
        <w:rPr>
          <w:rFonts w:ascii="Calibri" w:eastAsia="Times New Roman" w:hAnsi="Calibri" w:cs="Calibri" w:hint="cs"/>
          <w:b/>
          <w:bCs/>
          <w:color w:val="FF0000"/>
          <w:sz w:val="24"/>
          <w:szCs w:val="24"/>
          <w:rtl/>
        </w:rPr>
        <w:t xml:space="preserve">إدارة الاعمال الدولية </w:t>
      </w:r>
      <w:r w:rsidRPr="00054582">
        <w:rPr>
          <w:rFonts w:ascii="Calibri" w:eastAsia="Times New Roman" w:hAnsi="Calibri" w:cs="Calibri"/>
          <w:b/>
          <w:bCs/>
          <w:color w:val="FF0000"/>
          <w:sz w:val="24"/>
          <w:szCs w:val="24"/>
          <w:rtl/>
        </w:rPr>
        <w:t xml:space="preserve"> </w:t>
      </w: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&gt;</w:t>
      </w:r>
      <w:r w:rsidRPr="00054582">
        <w:rPr>
          <w:rFonts w:ascii="Calibri" w:eastAsia="Times New Roman" w:hAnsi="Calibri" w:cs="Calibri"/>
          <w:b/>
          <w:bCs/>
        </w:rPr>
        <w:tab/>
      </w:r>
    </w:p>
    <w:tbl>
      <w:tblPr>
        <w:tblW w:w="9900" w:type="dxa"/>
        <w:tblCellSpacing w:w="7" w:type="dxa"/>
        <w:tblInd w:w="-27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867"/>
        <w:gridCol w:w="2033"/>
      </w:tblGrid>
      <w:tr w:rsidR="002E6CB8" w:rsidRPr="00054582" w14:paraId="65062F87" w14:textId="77777777" w:rsidTr="001C1FDC">
        <w:trPr>
          <w:tblCellSpacing w:w="7" w:type="dxa"/>
        </w:trPr>
        <w:tc>
          <w:tcPr>
            <w:tcW w:w="5014" w:type="dxa"/>
            <w:shd w:val="clear" w:color="auto" w:fill="D9D9D9" w:themeFill="background1" w:themeFillShade="D9"/>
            <w:vAlign w:val="center"/>
            <w:hideMark/>
          </w:tcPr>
          <w:p w14:paraId="1187BDB6" w14:textId="6658BF05" w:rsidR="00054582" w:rsidRPr="00054582" w:rsidRDefault="00054582" w:rsidP="00054582">
            <w:pPr>
              <w:bidi/>
              <w:spacing w:after="0" w:line="240" w:lineRule="auto"/>
              <w:rPr>
                <w:rStyle w:val="ae"/>
                <w:rFonts w:ascii="Calibri" w:hAnsi="Calibri" w:cs="Calibri"/>
                <w:sz w:val="24"/>
                <w:szCs w:val="24"/>
                <w:rtl/>
                <w:lang w:bidi="ar-IQ"/>
              </w:rPr>
            </w:pPr>
            <w:r w:rsidRPr="00054582">
              <w:rPr>
                <w:rStyle w:val="ae"/>
                <w:rFonts w:ascii="Calibri" w:hAnsi="Calibri" w:cs="Calibri"/>
                <w:sz w:val="24"/>
                <w:szCs w:val="24"/>
                <w:rtl/>
              </w:rPr>
              <w:t>رقم الموبايل :</w:t>
            </w:r>
            <w:r w:rsidR="006E51E8">
              <w:rPr>
                <w:rStyle w:val="ae"/>
                <w:rFonts w:ascii="Calibri" w:hAnsi="Calibri" w:cs="Calibri" w:hint="cs"/>
                <w:sz w:val="24"/>
                <w:szCs w:val="24"/>
                <w:rtl/>
                <w:lang w:bidi="ar-IQ"/>
              </w:rPr>
              <w:t xml:space="preserve"> </w:t>
            </w:r>
            <w:r w:rsidR="006E51E8">
              <w:rPr>
                <w:rStyle w:val="ae"/>
                <w:rFonts w:hint="cs"/>
                <w:rtl/>
                <w:lang w:bidi="ar-IQ"/>
              </w:rPr>
              <w:t>07703200290</w:t>
            </w:r>
          </w:p>
        </w:tc>
        <w:tc>
          <w:tcPr>
            <w:tcW w:w="4844" w:type="dxa"/>
            <w:shd w:val="clear" w:color="auto" w:fill="D9D9D9" w:themeFill="background1" w:themeFillShade="D9"/>
            <w:vAlign w:val="center"/>
            <w:hideMark/>
          </w:tcPr>
          <w:p w14:paraId="1F85A48B" w14:textId="3DB90022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أسم التدريسي : </w:t>
            </w:r>
            <w:r w:rsidR="006E51E8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 محمد صالح هادي </w:t>
            </w:r>
          </w:p>
        </w:tc>
      </w:tr>
      <w:tr w:rsidR="002E6CB8" w:rsidRPr="00054582" w14:paraId="2C2F1463" w14:textId="77777777" w:rsidTr="001C1FDC">
        <w:trPr>
          <w:tblCellSpacing w:w="7" w:type="dxa"/>
        </w:trPr>
        <w:tc>
          <w:tcPr>
            <w:tcW w:w="5014" w:type="dxa"/>
            <w:shd w:val="clear" w:color="auto" w:fill="D9D9D9" w:themeFill="background1" w:themeFillShade="D9"/>
            <w:vAlign w:val="center"/>
            <w:hideMark/>
          </w:tcPr>
          <w:p w14:paraId="395A2F60" w14:textId="47B67E03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عدد وحدات الدرس :</w:t>
            </w:r>
            <w:r w:rsidR="006E51E8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 xml:space="preserve">  3</w:t>
            </w:r>
          </w:p>
        </w:tc>
        <w:tc>
          <w:tcPr>
            <w:tcW w:w="4844" w:type="dxa"/>
            <w:shd w:val="clear" w:color="auto" w:fill="D9D9D9" w:themeFill="background1" w:themeFillShade="D9"/>
            <w:vAlign w:val="center"/>
            <w:hideMark/>
          </w:tcPr>
          <w:p w14:paraId="53D84DD7" w14:textId="53771481" w:rsidR="00054582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جهة الانتساب :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جامعة البصرة / كلية الإدارة والاقتصاد </w:t>
            </w:r>
          </w:p>
        </w:tc>
      </w:tr>
      <w:tr w:rsidR="002E6CB8" w:rsidRPr="00054582" w14:paraId="70AAFBDF" w14:textId="77777777" w:rsidTr="001C1FDC">
        <w:trPr>
          <w:tblCellSpacing w:w="7" w:type="dxa"/>
        </w:trPr>
        <w:tc>
          <w:tcPr>
            <w:tcW w:w="5014" w:type="dxa"/>
            <w:shd w:val="clear" w:color="auto" w:fill="D9D9D9" w:themeFill="background1" w:themeFillShade="D9"/>
            <w:vAlign w:val="center"/>
            <w:hideMark/>
          </w:tcPr>
          <w:p w14:paraId="252DE74B" w14:textId="498B9224" w:rsidR="002E6CB8" w:rsidRPr="00F173ED" w:rsidRDefault="00054582" w:rsidP="00054582">
            <w:pPr>
              <w:pStyle w:val="aa"/>
              <w:bidi/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رابط الصفحة الرسمية : </w:t>
            </w:r>
            <w:r w:rsidR="00F173ED" w:rsidRP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2ba8698b79439589fdd2b0f7218d8b07</w:t>
            </w:r>
          </w:p>
        </w:tc>
        <w:tc>
          <w:tcPr>
            <w:tcW w:w="4844" w:type="dxa"/>
            <w:shd w:val="clear" w:color="auto" w:fill="D9D9D9" w:themeFill="background1" w:themeFillShade="D9"/>
            <w:vAlign w:val="center"/>
            <w:hideMark/>
          </w:tcPr>
          <w:p w14:paraId="6D0EED1A" w14:textId="597B90C1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ايميل الرسمي :</w:t>
            </w:r>
            <w:r w:rsidR="006E51E8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 </w:t>
            </w:r>
            <w:proofErr w:type="spellStart"/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mohamad.hadi</w:t>
            </w:r>
            <w:proofErr w:type="spellEnd"/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6E51E8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@uobasrah</w:t>
            </w:r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6E51E8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.edu.iq</w:t>
            </w:r>
          </w:p>
        </w:tc>
      </w:tr>
    </w:tbl>
    <w:p w14:paraId="26BB0878" w14:textId="054FFD62" w:rsidR="001C1FDC" w:rsidRDefault="001C1FDC" w:rsidP="001C1FDC">
      <w:pPr>
        <w:bidi/>
        <w:rPr>
          <w:rtl/>
        </w:rPr>
      </w:pPr>
    </w:p>
    <w:tbl>
      <w:tblPr>
        <w:tblStyle w:val="af3"/>
        <w:bidiVisual/>
        <w:tblW w:w="9896" w:type="dxa"/>
        <w:tblInd w:w="-269" w:type="dxa"/>
        <w:tblLook w:val="04A0" w:firstRow="1" w:lastRow="0" w:firstColumn="1" w:lastColumn="0" w:noHBand="0" w:noVBand="1"/>
      </w:tblPr>
      <w:tblGrid>
        <w:gridCol w:w="9896"/>
      </w:tblGrid>
      <w:tr w:rsidR="001C1FDC" w14:paraId="6C491125" w14:textId="77777777" w:rsidTr="001C1FDC">
        <w:tc>
          <w:tcPr>
            <w:tcW w:w="9896" w:type="dxa"/>
            <w:shd w:val="clear" w:color="auto" w:fill="1F497D" w:themeFill="text2"/>
          </w:tcPr>
          <w:p w14:paraId="46F97D4F" w14:textId="0D8B1453" w:rsidR="001C1FDC" w:rsidRPr="001C1FDC" w:rsidRDefault="001C1FDC" w:rsidP="001C1FDC">
            <w:pPr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C1FDC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نظرة عامة </w:t>
            </w:r>
          </w:p>
        </w:tc>
      </w:tr>
      <w:tr w:rsidR="001C1FDC" w14:paraId="661427B6" w14:textId="77777777" w:rsidTr="001C1FDC">
        <w:tc>
          <w:tcPr>
            <w:tcW w:w="9896" w:type="dxa"/>
          </w:tcPr>
          <w:p w14:paraId="42790FB7" w14:textId="77777777" w:rsidR="001C1FDC" w:rsidRPr="0000743F" w:rsidRDefault="001C1FDC" w:rsidP="001C1FDC">
            <w:pPr>
              <w:bidi/>
              <w:rPr>
                <w:b/>
                <w:bCs/>
                <w:color w:val="FF0000"/>
                <w:rtl/>
              </w:rPr>
            </w:pPr>
          </w:p>
          <w:p w14:paraId="0D03B3E2" w14:textId="14660EF2" w:rsidR="001C1FDC" w:rsidRPr="006E51E8" w:rsidRDefault="006E51E8" w:rsidP="001C1FDC">
            <w:pPr>
              <w:bidi/>
              <w:rPr>
                <w:b/>
                <w:bCs/>
                <w:rtl/>
              </w:rPr>
            </w:pPr>
            <w:r w:rsidRPr="006E51E8">
              <w:rPr>
                <w:rFonts w:asciiTheme="minorBidi" w:hAnsiTheme="minorBidi" w:hint="cs"/>
                <w:b/>
                <w:bCs/>
                <w:sz w:val="24"/>
                <w:szCs w:val="24"/>
                <w:rtl/>
              </w:rPr>
              <w:t>توفير المعرفة للطلبة حول المفردات الاساسية لهذه المادة كونها المحور الاساس والمنطلق لمخرجات المؤسسات التعليمية</w:t>
            </w:r>
          </w:p>
          <w:p w14:paraId="040F9D5A" w14:textId="621897E7" w:rsidR="001C1FDC" w:rsidRDefault="001C1FDC" w:rsidP="001C1FDC">
            <w:pPr>
              <w:bidi/>
              <w:rPr>
                <w:rtl/>
              </w:rPr>
            </w:pPr>
          </w:p>
        </w:tc>
      </w:tr>
      <w:tr w:rsidR="001C1FDC" w14:paraId="500BBA37" w14:textId="77777777" w:rsidTr="001C1FDC">
        <w:tc>
          <w:tcPr>
            <w:tcW w:w="9896" w:type="dxa"/>
            <w:shd w:val="clear" w:color="auto" w:fill="1F497D" w:themeFill="text2"/>
          </w:tcPr>
          <w:p w14:paraId="0FA88BE6" w14:textId="0A3B4909" w:rsidR="001C1FDC" w:rsidRDefault="001C1FDC" w:rsidP="001C1FDC">
            <w:pPr>
              <w:bidi/>
              <w:rPr>
                <w:rtl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>الأهداف والغايات</w:t>
            </w:r>
          </w:p>
        </w:tc>
      </w:tr>
      <w:tr w:rsidR="001C1FDC" w14:paraId="1B10A5EB" w14:textId="77777777" w:rsidTr="001C1FDC">
        <w:tc>
          <w:tcPr>
            <w:tcW w:w="9896" w:type="dxa"/>
          </w:tcPr>
          <w:p w14:paraId="0C2904AB" w14:textId="403AD389" w:rsidR="001C1FDC" w:rsidRDefault="001C1FDC" w:rsidP="001C1FDC">
            <w:pPr>
              <w:bidi/>
              <w:rPr>
                <w:rtl/>
              </w:rPr>
            </w:pPr>
          </w:p>
          <w:p w14:paraId="5360834D" w14:textId="2BD2016B" w:rsidR="006E51E8" w:rsidRDefault="006E51E8" w:rsidP="006E51E8">
            <w:pPr>
              <w:pStyle w:val="a5"/>
              <w:numPr>
                <w:ilvl w:val="0"/>
                <w:numId w:val="9"/>
              </w:numPr>
              <w:bidi/>
            </w:pPr>
            <w:r w:rsidRPr="006E51E8"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>ال</w:t>
            </w:r>
            <w:r w:rsidRPr="006E51E8"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معرفة</w:t>
            </w:r>
            <w:r w:rsidRPr="006E51E8"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 xml:space="preserve"> والاطلاع على المفردات الحديثة للأعمال الدولية ومدياتها</w:t>
            </w:r>
          </w:p>
          <w:p w14:paraId="72A1C830" w14:textId="77777777" w:rsidR="006E51E8" w:rsidRDefault="006E51E8" w:rsidP="006E51E8">
            <w:pPr>
              <w:pStyle w:val="a5"/>
              <w:numPr>
                <w:ilvl w:val="0"/>
                <w:numId w:val="9"/>
              </w:numPr>
              <w:bidi/>
            </w:pPr>
            <w:r w:rsidRPr="006E51E8"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>الفهم الكامل واللازم لترابط مفاهيم إدارة الاعمال الدولية مع العلوم الاخرى</w:t>
            </w:r>
          </w:p>
          <w:p w14:paraId="0CB51C70" w14:textId="521768CF" w:rsidR="001C1FDC" w:rsidRDefault="0000743F" w:rsidP="006E51E8">
            <w:pPr>
              <w:bidi/>
              <w:ind w:left="360"/>
              <w:rPr>
                <w:rtl/>
              </w:rPr>
            </w:pPr>
            <w:r>
              <w:rPr>
                <w:rFonts w:hint="cs"/>
                <w:rtl/>
              </w:rPr>
              <w:t xml:space="preserve">  </w:t>
            </w:r>
          </w:p>
        </w:tc>
      </w:tr>
    </w:tbl>
    <w:p w14:paraId="62556C63" w14:textId="5F6A6CCB" w:rsidR="002E6CB8" w:rsidRDefault="002E6CB8" w:rsidP="00054582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Look w:val="04A0" w:firstRow="1" w:lastRow="0" w:firstColumn="1" w:lastColumn="0" w:noHBand="0" w:noVBand="1"/>
      </w:tblPr>
      <w:tblGrid>
        <w:gridCol w:w="9894"/>
      </w:tblGrid>
      <w:tr w:rsidR="0000743F" w14:paraId="61115C65" w14:textId="77777777" w:rsidTr="0000743F">
        <w:tc>
          <w:tcPr>
            <w:tcW w:w="9894" w:type="dxa"/>
            <w:shd w:val="clear" w:color="auto" w:fill="1F497D" w:themeFill="text2"/>
          </w:tcPr>
          <w:p w14:paraId="06E02C55" w14:textId="51F193F6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color w:val="FFFFFF" w:themeColor="background1"/>
                <w:rtl/>
              </w:rPr>
            </w:pPr>
            <w:r w:rsidRPr="0000743F">
              <w:rPr>
                <w:rFonts w:ascii="Calibri" w:hAnsi="Calibri" w:cs="Calibri" w:hint="cs"/>
                <w:b/>
                <w:bCs/>
                <w:color w:val="FFFFFF" w:themeColor="background1"/>
                <w:sz w:val="22"/>
                <w:szCs w:val="22"/>
                <w:rtl/>
              </w:rPr>
              <w:t xml:space="preserve">المصادر </w:t>
            </w:r>
          </w:p>
        </w:tc>
      </w:tr>
      <w:tr w:rsidR="0000743F" w14:paraId="0A9AFE25" w14:textId="77777777" w:rsidTr="0000743F">
        <w:tc>
          <w:tcPr>
            <w:tcW w:w="9894" w:type="dxa"/>
          </w:tcPr>
          <w:p w14:paraId="3E503A63" w14:textId="2A158DC5" w:rsidR="0000743F" w:rsidRPr="001D0805" w:rsidRDefault="0000743F" w:rsidP="001D0805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 w:rsidRPr="002147AB">
              <w:rPr>
                <w:rFonts w:ascii="Calibri" w:eastAsia="Times New Roman" w:hAnsi="Calibri" w:cs="Calibri"/>
              </w:rPr>
              <w:fldChar w:fldCharType="begin" w:fldLock="1"/>
            </w:r>
            <w:r w:rsidRPr="002147AB">
              <w:rPr>
                <w:rFonts w:ascii="Calibri" w:eastAsia="Times New Roman" w:hAnsi="Calibri" w:cs="Calibri"/>
              </w:rPr>
              <w:instrText xml:space="preserve">ADDIN Mendeley Bibliography CSL_BIBLIOGRAPHY </w:instrText>
            </w:r>
            <w:r w:rsidRPr="002147AB">
              <w:rPr>
                <w:rFonts w:ascii="Calibri" w:eastAsia="Times New Roman" w:hAnsi="Calibri" w:cs="Calibri"/>
              </w:rPr>
              <w:fldChar w:fldCharType="separate"/>
            </w:r>
            <w:r w:rsidRPr="002147AB">
              <w:rPr>
                <w:rFonts w:ascii="Calibri" w:hAnsi="Calibri" w:cs="Calibri"/>
                <w:noProof/>
                <w:szCs w:val="24"/>
              </w:rPr>
              <w:t>[1]</w:t>
            </w:r>
            <w:r w:rsidR="001D0805" w:rsidRPr="002E354E">
              <w:rPr>
                <w:rFonts w:asciiTheme="minorBidi" w:hAnsiTheme="minorBidi" w:hint="cs"/>
                <w:rtl/>
              </w:rPr>
              <w:t xml:space="preserve"> إدارة الاعمال الدولية</w:t>
            </w:r>
            <w:r w:rsidR="001D0805">
              <w:rPr>
                <w:rFonts w:asciiTheme="minorBidi" w:hAnsiTheme="minorBidi" w:hint="cs"/>
                <w:rtl/>
                <w:lang w:bidi="ar-IQ"/>
              </w:rPr>
              <w:t xml:space="preserve"> /  منظور سلوكي واستراتيجي أ.د.زكريا مطلك الدوري  , د. احمد علي صالح  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  <w:t xml:space="preserve">    </w:t>
            </w:r>
          </w:p>
          <w:p w14:paraId="29D92631" w14:textId="26DCB1C5" w:rsid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  <w:r w:rsidRPr="002147AB">
              <w:rPr>
                <w:rFonts w:ascii="Calibri" w:eastAsia="Times New Roman" w:hAnsi="Calibri" w:cs="Calibri"/>
              </w:rPr>
              <w:fldChar w:fldCharType="end"/>
            </w:r>
          </w:p>
        </w:tc>
      </w:tr>
    </w:tbl>
    <w:p w14:paraId="10DC8124" w14:textId="7652E9F0" w:rsidR="0000743F" w:rsidRDefault="0000743F" w:rsidP="0000743F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4"/>
      </w:tblGrid>
      <w:tr w:rsidR="0000743F" w14:paraId="7DA6C95E" w14:textId="77777777" w:rsidTr="00191A1C">
        <w:tc>
          <w:tcPr>
            <w:tcW w:w="9894" w:type="dxa"/>
            <w:shd w:val="clear" w:color="auto" w:fill="1F497D" w:themeFill="text2"/>
          </w:tcPr>
          <w:p w14:paraId="0E195A38" w14:textId="77319B88" w:rsidR="0000743F" w:rsidRPr="00191A1C" w:rsidRDefault="0000743F" w:rsidP="0000743F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قييمات المعتمدة </w:t>
            </w:r>
          </w:p>
        </w:tc>
      </w:tr>
      <w:tr w:rsidR="0000743F" w14:paraId="3ADC71E6" w14:textId="77777777" w:rsidTr="00191A1C">
        <w:tc>
          <w:tcPr>
            <w:tcW w:w="9894" w:type="dxa"/>
          </w:tcPr>
          <w:p w14:paraId="02881D66" w14:textId="7B4DD3C9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Calibri" w:hint="cs"/>
                <w:rtl/>
              </w:rPr>
              <w:t xml:space="preserve">تعتمد درجة المادة (    </w:t>
            </w:r>
            <w:r w:rsidR="0092306B">
              <w:rPr>
                <w:rFonts w:ascii="Calibri" w:eastAsia="Times New Roman" w:hAnsi="Calibri" w:cs="Calibri"/>
              </w:rPr>
              <w:t>50</w:t>
            </w:r>
            <w:r>
              <w:rPr>
                <w:rFonts w:ascii="Calibri" w:eastAsia="Times New Roman" w:hAnsi="Calibri" w:cs="Calibri" w:hint="cs"/>
                <w:rtl/>
              </w:rPr>
              <w:t xml:space="preserve">  ) موزعة على الجوانب التالية : </w:t>
            </w:r>
          </w:p>
        </w:tc>
      </w:tr>
    </w:tbl>
    <w:p w14:paraId="69BD129C" w14:textId="18B14980" w:rsidR="002E6CB8" w:rsidRPr="00054582" w:rsidRDefault="002E6CB8" w:rsidP="00047319">
      <w:pPr>
        <w:pStyle w:val="aa"/>
        <w:bidi/>
        <w:rPr>
          <w:rFonts w:ascii="Calibri" w:eastAsia="Times New Roman" w:hAnsi="Calibri" w:cs="Calibri"/>
          <w:color w:val="000000"/>
        </w:rPr>
      </w:pPr>
    </w:p>
    <w:tbl>
      <w:tblPr>
        <w:tblW w:w="9900" w:type="dxa"/>
        <w:tblCellSpacing w:w="7" w:type="dxa"/>
        <w:tblInd w:w="-27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377"/>
        <w:gridCol w:w="3523"/>
      </w:tblGrid>
      <w:tr w:rsidR="00047319" w:rsidRPr="00054582" w14:paraId="272DFB52" w14:textId="77777777" w:rsidTr="00191A1C">
        <w:trPr>
          <w:tblCellSpacing w:w="7" w:type="dxa"/>
        </w:trPr>
        <w:tc>
          <w:tcPr>
            <w:tcW w:w="6356" w:type="dxa"/>
            <w:shd w:val="clear" w:color="auto" w:fill="2B4574" w:themeFill="accent1" w:themeFillShade="BF"/>
            <w:vAlign w:val="center"/>
            <w:hideMark/>
          </w:tcPr>
          <w:p w14:paraId="157FDA3F" w14:textId="7FF6693C" w:rsidR="002E6CB8" w:rsidRPr="00047319" w:rsidRDefault="002E6CB8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  <w:t> </w:t>
            </w:r>
            <w:r w:rsidR="00047319"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درجة </w:t>
            </w:r>
          </w:p>
        </w:tc>
        <w:tc>
          <w:tcPr>
            <w:tcW w:w="3502" w:type="dxa"/>
            <w:shd w:val="clear" w:color="auto" w:fill="2B4574" w:themeFill="accent1" w:themeFillShade="BF"/>
            <w:vAlign w:val="center"/>
            <w:hideMark/>
          </w:tcPr>
          <w:p w14:paraId="64E458C2" w14:textId="7A57FCC3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فاصيل </w:t>
            </w:r>
          </w:p>
        </w:tc>
      </w:tr>
      <w:tr w:rsidR="00191A1C" w:rsidRPr="00054582" w14:paraId="63B9276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2A0F4165" w14:textId="6691EE23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3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264C99E8" w14:textId="5D3E2AEC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امتحانات </w:t>
            </w:r>
          </w:p>
        </w:tc>
      </w:tr>
      <w:tr w:rsidR="00191A1C" w:rsidRPr="00054582" w14:paraId="0CC79394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12A921C" w14:textId="0769AC01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69340C45" w14:textId="7A07D48D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درجة الاستيعاب</w:t>
            </w:r>
          </w:p>
        </w:tc>
      </w:tr>
      <w:tr w:rsidR="00191A1C" w:rsidRPr="00054582" w14:paraId="24E81E2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F754671" w14:textId="7BF85C6E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311C474D" w14:textId="6E0ECFF9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مشاركة </w:t>
            </w:r>
          </w:p>
        </w:tc>
      </w:tr>
      <w:tr w:rsidR="00191A1C" w:rsidRPr="00054582" w14:paraId="6C8B18B9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77DA8FF1" w14:textId="32D2D77B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lastRenderedPageBreak/>
              <w:t>1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16D10A76" w14:textId="0D41C630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حضور</w:t>
            </w:r>
          </w:p>
        </w:tc>
      </w:tr>
      <w:tr w:rsidR="00191A1C" w:rsidRPr="00054582" w14:paraId="45EC0836" w14:textId="77777777" w:rsidTr="00191A1C">
        <w:trPr>
          <w:tblCellSpacing w:w="7" w:type="dxa"/>
        </w:trPr>
        <w:tc>
          <w:tcPr>
            <w:tcW w:w="6356" w:type="dxa"/>
            <w:shd w:val="clear" w:color="auto" w:fill="A6A6A6" w:themeFill="background1" w:themeFillShade="A6"/>
            <w:vAlign w:val="center"/>
          </w:tcPr>
          <w:p w14:paraId="2F405277" w14:textId="1459D302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0</w:t>
            </w:r>
          </w:p>
        </w:tc>
        <w:tc>
          <w:tcPr>
            <w:tcW w:w="3502" w:type="dxa"/>
            <w:shd w:val="clear" w:color="auto" w:fill="A6A6A6" w:themeFill="background1" w:themeFillShade="A6"/>
            <w:vAlign w:val="center"/>
            <w:hideMark/>
          </w:tcPr>
          <w:p w14:paraId="51A87061" w14:textId="23F6E836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درجة الكلية </w:t>
            </w:r>
          </w:p>
        </w:tc>
      </w:tr>
    </w:tbl>
    <w:p w14:paraId="7631FCC4" w14:textId="6BE735EF" w:rsidR="00191A1C" w:rsidRDefault="00191A1C" w:rsidP="00047319">
      <w:pPr>
        <w:bidi/>
        <w:rPr>
          <w:rFonts w:ascii="Calibri" w:hAnsi="Calibri" w:cs="Calibri"/>
          <w:rtl/>
        </w:rPr>
      </w:pPr>
    </w:p>
    <w:tbl>
      <w:tblPr>
        <w:tblStyle w:val="af3"/>
        <w:bidiVisual/>
        <w:tblW w:w="9720" w:type="dxa"/>
        <w:tblInd w:w="-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0"/>
      </w:tblGrid>
      <w:tr w:rsidR="00191A1C" w14:paraId="37E5BC9D" w14:textId="77777777" w:rsidTr="00191A1C">
        <w:tc>
          <w:tcPr>
            <w:tcW w:w="9720" w:type="dxa"/>
            <w:shd w:val="clear" w:color="auto" w:fill="1F497D" w:themeFill="text2"/>
          </w:tcPr>
          <w:p w14:paraId="2F53AB77" w14:textId="40E05C44" w:rsidR="00191A1C" w:rsidRPr="00191A1C" w:rsidRDefault="00191A1C" w:rsidP="00191A1C">
            <w:pPr>
              <w:bidi/>
              <w:rPr>
                <w:rFonts w:ascii="Calibri" w:hAnsi="Calibri" w:cs="Calibri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وصف الدرس </w:t>
            </w:r>
            <w:r w:rsidRPr="00191A1C"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>وجدول التخصيص</w:t>
            </w:r>
          </w:p>
        </w:tc>
      </w:tr>
      <w:tr w:rsidR="00191A1C" w14:paraId="1DBE427C" w14:textId="77777777" w:rsidTr="00191A1C">
        <w:tc>
          <w:tcPr>
            <w:tcW w:w="9720" w:type="dxa"/>
          </w:tcPr>
          <w:p w14:paraId="0D89FADF" w14:textId="175FED71" w:rsidR="00191A1C" w:rsidRPr="00054582" w:rsidRDefault="00191A1C" w:rsidP="00191A1C">
            <w:pPr>
              <w:bidi/>
              <w:rPr>
                <w:rFonts w:ascii="Calibri" w:hAnsi="Calibri" w:cs="Calibri"/>
              </w:rPr>
            </w:pPr>
            <w:r>
              <w:rPr>
                <w:rFonts w:ascii="Calibri" w:hAnsi="Calibri" w:cs="Calibri" w:hint="cs"/>
                <w:rtl/>
              </w:rPr>
              <w:t xml:space="preserve">يتضمن الدر س </w:t>
            </w:r>
            <w:r w:rsidRPr="00047319">
              <w:rPr>
                <w:rFonts w:ascii="Calibri" w:hAnsi="Calibri" w:cs="Calibri"/>
                <w:rtl/>
              </w:rPr>
              <w:t xml:space="preserve"> </w:t>
            </w:r>
            <w:r>
              <w:rPr>
                <w:rFonts w:ascii="Calibri" w:hAnsi="Calibri" w:cs="Calibri" w:hint="cs"/>
                <w:rtl/>
              </w:rPr>
              <w:t xml:space="preserve">(  </w:t>
            </w:r>
            <w:r w:rsidR="001D0805">
              <w:rPr>
                <w:rFonts w:ascii="Calibri" w:hAnsi="Calibri" w:cs="Calibri" w:hint="cs"/>
                <w:rtl/>
              </w:rPr>
              <w:t xml:space="preserve">3 </w:t>
            </w:r>
            <w:r>
              <w:rPr>
                <w:rFonts w:ascii="Calibri" w:hAnsi="Calibri" w:cs="Calibri" w:hint="cs"/>
                <w:rtl/>
              </w:rPr>
              <w:t xml:space="preserve">) </w:t>
            </w:r>
            <w:r w:rsidRPr="00047319">
              <w:rPr>
                <w:rFonts w:ascii="Calibri" w:hAnsi="Calibri" w:cs="Calibri"/>
                <w:rtl/>
              </w:rPr>
              <w:t xml:space="preserve">ساعة </w:t>
            </w:r>
            <w:r>
              <w:rPr>
                <w:rFonts w:ascii="Calibri" w:hAnsi="Calibri" w:cs="Calibri" w:hint="cs"/>
                <w:rtl/>
              </w:rPr>
              <w:t>- عدد الساعات الأ</w:t>
            </w:r>
            <w:r w:rsidRPr="00047319">
              <w:rPr>
                <w:rFonts w:ascii="Calibri" w:hAnsi="Calibri" w:cs="Calibri"/>
                <w:rtl/>
              </w:rPr>
              <w:t>سبوع</w:t>
            </w:r>
            <w:r>
              <w:rPr>
                <w:rFonts w:ascii="Calibri" w:hAnsi="Calibri" w:cs="Calibri" w:hint="cs"/>
                <w:rtl/>
              </w:rPr>
              <w:t xml:space="preserve">ية </w:t>
            </w:r>
            <w:r w:rsidRPr="00047319">
              <w:rPr>
                <w:rFonts w:ascii="Calibri" w:hAnsi="Calibri" w:cs="Calibri"/>
                <w:rtl/>
              </w:rPr>
              <w:t>معتمدة م</w:t>
            </w:r>
            <w:r>
              <w:rPr>
                <w:rFonts w:ascii="Calibri" w:hAnsi="Calibri" w:cs="Calibri" w:hint="cs"/>
                <w:rtl/>
              </w:rPr>
              <w:t>وزعة على</w:t>
            </w:r>
            <w:r w:rsidRPr="00047319">
              <w:rPr>
                <w:rFonts w:ascii="Calibri" w:hAnsi="Calibri" w:cs="Calibri"/>
                <w:rtl/>
              </w:rPr>
              <w:t xml:space="preserve"> 15 أسبوعًا</w:t>
            </w:r>
            <w:r>
              <w:rPr>
                <w:rFonts w:ascii="Calibri" w:hAnsi="Calibri" w:cs="Calibri" w:hint="cs"/>
                <w:rtl/>
              </w:rPr>
              <w:t xml:space="preserve"> .</w:t>
            </w:r>
            <w:r w:rsidRPr="00054582">
              <w:rPr>
                <w:rFonts w:ascii="Calibri" w:hAnsi="Calibri" w:cs="Calibri"/>
              </w:rPr>
              <w:t xml:space="preserve"> </w:t>
            </w:r>
          </w:p>
          <w:p w14:paraId="03819859" w14:textId="016A083E" w:rsidR="00191A1C" w:rsidRPr="0000743F" w:rsidRDefault="00191A1C" w:rsidP="00F06D6C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</w:p>
        </w:tc>
      </w:tr>
    </w:tbl>
    <w:tbl>
      <w:tblPr>
        <w:tblStyle w:val="af3"/>
        <w:tblpPr w:leftFromText="180" w:rightFromText="180" w:vertAnchor="text" w:horzAnchor="margin" w:tblpX="-275" w:tblpY="246"/>
        <w:tblW w:w="9810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ayout w:type="fixed"/>
        <w:tblLook w:val="04A0" w:firstRow="1" w:lastRow="0" w:firstColumn="1" w:lastColumn="0" w:noHBand="0" w:noVBand="1"/>
      </w:tblPr>
      <w:tblGrid>
        <w:gridCol w:w="988"/>
        <w:gridCol w:w="1111"/>
        <w:gridCol w:w="306"/>
        <w:gridCol w:w="5425"/>
        <w:gridCol w:w="1170"/>
        <w:gridCol w:w="810"/>
      </w:tblGrid>
      <w:tr w:rsidR="00191A1C" w:rsidRPr="00054582" w14:paraId="139CA04A" w14:textId="77777777" w:rsidTr="001D0805">
        <w:trPr>
          <w:trHeight w:val="432"/>
        </w:trPr>
        <w:tc>
          <w:tcPr>
            <w:tcW w:w="988" w:type="dxa"/>
            <w:shd w:val="clear" w:color="auto" w:fill="2B4574" w:themeFill="accent1" w:themeFillShade="BF"/>
            <w:vAlign w:val="center"/>
          </w:tcPr>
          <w:p w14:paraId="53DF3E4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امتحانات والتقييمات </w:t>
            </w:r>
          </w:p>
        </w:tc>
        <w:tc>
          <w:tcPr>
            <w:tcW w:w="1111" w:type="dxa"/>
            <w:shd w:val="clear" w:color="auto" w:fill="2B4574" w:themeFill="accent1" w:themeFillShade="BF"/>
            <w:vAlign w:val="center"/>
          </w:tcPr>
          <w:p w14:paraId="36654A5D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قراءة في المصدر</w:t>
            </w:r>
          </w:p>
        </w:tc>
        <w:tc>
          <w:tcPr>
            <w:tcW w:w="5731" w:type="dxa"/>
            <w:gridSpan w:val="2"/>
            <w:shd w:val="clear" w:color="auto" w:fill="2B4574" w:themeFill="accent1" w:themeFillShade="BF"/>
            <w:vAlign w:val="center"/>
          </w:tcPr>
          <w:p w14:paraId="66E2B570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موضوع </w:t>
            </w:r>
          </w:p>
        </w:tc>
        <w:tc>
          <w:tcPr>
            <w:tcW w:w="1170" w:type="dxa"/>
            <w:shd w:val="clear" w:color="auto" w:fill="2B4574" w:themeFill="accent1" w:themeFillShade="BF"/>
            <w:vAlign w:val="center"/>
          </w:tcPr>
          <w:p w14:paraId="225779DB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تأريخ</w:t>
            </w:r>
          </w:p>
        </w:tc>
        <w:tc>
          <w:tcPr>
            <w:tcW w:w="810" w:type="dxa"/>
            <w:shd w:val="clear" w:color="auto" w:fill="2B4574" w:themeFill="accent1" w:themeFillShade="BF"/>
            <w:vAlign w:val="center"/>
          </w:tcPr>
          <w:p w14:paraId="10EA9D2E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اسبوع</w:t>
            </w:r>
          </w:p>
        </w:tc>
      </w:tr>
      <w:tr w:rsidR="0092306B" w:rsidRPr="00054582" w14:paraId="15591449" w14:textId="77777777" w:rsidTr="00CF6597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ABE01A8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  <w:lang w:bidi="ar-IQ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65294DF" w14:textId="4A9825F1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 w:val="restart"/>
            <w:shd w:val="clear" w:color="auto" w:fill="BFBFBF" w:themeFill="background1" w:themeFillShade="BF"/>
            <w:vAlign w:val="center"/>
          </w:tcPr>
          <w:p w14:paraId="09261F2F" w14:textId="5499616C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4"/>
                <w:szCs w:val="24"/>
                <w:rtl/>
                <w:lang w:bidi="ar-IQ"/>
              </w:rPr>
              <w:t>المرتكزات الفكرية لإدارة الاعمال الدولية</w:t>
            </w:r>
          </w:p>
        </w:tc>
        <w:tc>
          <w:tcPr>
            <w:tcW w:w="1170" w:type="dxa"/>
            <w:shd w:val="clear" w:color="auto" w:fill="BFBFBF" w:themeFill="background1" w:themeFillShade="BF"/>
          </w:tcPr>
          <w:p w14:paraId="1686FE55" w14:textId="0BB96FD1" w:rsidR="0092306B" w:rsidRPr="0092306B" w:rsidRDefault="0092306B" w:rsidP="0092306B">
            <w:pPr>
              <w:rPr>
                <w:rFonts w:cstheme="minorHAnsi"/>
                <w:lang w:bidi="ar-IQ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الأول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3D7B574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</w:t>
            </w:r>
          </w:p>
        </w:tc>
      </w:tr>
      <w:tr w:rsidR="0092306B" w:rsidRPr="00054582" w14:paraId="07AC1CCC" w14:textId="77777777" w:rsidTr="001D0805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156BF2A3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94820F1" w14:textId="49F4682A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shd w:val="clear" w:color="auto" w:fill="BFBFBF" w:themeFill="background1" w:themeFillShade="BF"/>
          </w:tcPr>
          <w:p w14:paraId="0F24B391" w14:textId="7777777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BFBFBF" w:themeFill="background1" w:themeFillShade="BF"/>
          </w:tcPr>
          <w:p w14:paraId="0E097860" w14:textId="3F1A7939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ني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C5BC548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2</w:t>
            </w:r>
          </w:p>
        </w:tc>
      </w:tr>
      <w:tr w:rsidR="0092306B" w:rsidRPr="00054582" w14:paraId="4E9E5368" w14:textId="77777777" w:rsidTr="001D0805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0D97614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193D167" w14:textId="404CF663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shd w:val="clear" w:color="auto" w:fill="BFBFBF" w:themeFill="background1" w:themeFillShade="BF"/>
          </w:tcPr>
          <w:p w14:paraId="7ED54B3C" w14:textId="7777777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BFBFBF" w:themeFill="background1" w:themeFillShade="BF"/>
          </w:tcPr>
          <w:p w14:paraId="57B42F70" w14:textId="588439B1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لث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68CB23B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3</w:t>
            </w:r>
          </w:p>
        </w:tc>
      </w:tr>
      <w:tr w:rsidR="0092306B" w:rsidRPr="00054582" w14:paraId="3B4E01DD" w14:textId="77777777" w:rsidTr="001D0805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2AF28BAF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5E57651" w14:textId="639519B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 w:val="restart"/>
            <w:shd w:val="clear" w:color="auto" w:fill="BFBFBF" w:themeFill="background1" w:themeFillShade="BF"/>
          </w:tcPr>
          <w:p w14:paraId="3EF8CEAD" w14:textId="1B3B4F84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4"/>
                <w:szCs w:val="24"/>
                <w:rtl/>
                <w:lang w:bidi="ar-IQ"/>
              </w:rPr>
              <w:t xml:space="preserve">خصائص كيانات منظمات الاعمال الدولية </w:t>
            </w:r>
          </w:p>
        </w:tc>
        <w:tc>
          <w:tcPr>
            <w:tcW w:w="1170" w:type="dxa"/>
            <w:shd w:val="clear" w:color="auto" w:fill="BFBFBF" w:themeFill="background1" w:themeFillShade="BF"/>
          </w:tcPr>
          <w:p w14:paraId="6A1DA719" w14:textId="7F3A0CBB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رابع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A06BA3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4</w:t>
            </w:r>
          </w:p>
        </w:tc>
      </w:tr>
      <w:tr w:rsidR="0092306B" w:rsidRPr="00054582" w14:paraId="2A7F9503" w14:textId="77777777" w:rsidTr="001D0805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3AAA5739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proofErr w:type="spellStart"/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أمتحان</w:t>
            </w:r>
            <w:proofErr w:type="spellEnd"/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 xml:space="preserve"> 1</w:t>
            </w: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3E0FAAD" w14:textId="6A0874F1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shd w:val="clear" w:color="auto" w:fill="BFBFBF" w:themeFill="background1" w:themeFillShade="BF"/>
          </w:tcPr>
          <w:p w14:paraId="58FD97F0" w14:textId="7777777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BFBFBF" w:themeFill="background1" w:themeFillShade="BF"/>
          </w:tcPr>
          <w:p w14:paraId="13BAAAE8" w14:textId="59CEC18D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خامس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B3B3C27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5</w:t>
            </w:r>
          </w:p>
        </w:tc>
      </w:tr>
      <w:tr w:rsidR="0092306B" w:rsidRPr="00054582" w14:paraId="28F98C14" w14:textId="77777777" w:rsidTr="001D0805">
        <w:trPr>
          <w:trHeight w:val="432"/>
        </w:trPr>
        <w:tc>
          <w:tcPr>
            <w:tcW w:w="988" w:type="dxa"/>
            <w:vAlign w:val="center"/>
          </w:tcPr>
          <w:p w14:paraId="7B845CD8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1FEAB29F" w14:textId="617B3E3B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 w:val="restart"/>
            <w:vAlign w:val="center"/>
          </w:tcPr>
          <w:p w14:paraId="09D343D3" w14:textId="64135233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4"/>
                <w:szCs w:val="24"/>
                <w:rtl/>
                <w:lang w:bidi="ar-IQ"/>
              </w:rPr>
              <w:t>الإطار الثقافي للإدارة الدولية</w:t>
            </w:r>
          </w:p>
        </w:tc>
        <w:tc>
          <w:tcPr>
            <w:tcW w:w="1170" w:type="dxa"/>
          </w:tcPr>
          <w:p w14:paraId="08DDA2C3" w14:textId="4A907551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سادس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39B9D3A7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6</w:t>
            </w:r>
          </w:p>
        </w:tc>
      </w:tr>
      <w:tr w:rsidR="0092306B" w:rsidRPr="00054582" w14:paraId="3CC6AD70" w14:textId="77777777" w:rsidTr="001D0805">
        <w:trPr>
          <w:trHeight w:val="432"/>
        </w:trPr>
        <w:tc>
          <w:tcPr>
            <w:tcW w:w="988" w:type="dxa"/>
            <w:vAlign w:val="center"/>
          </w:tcPr>
          <w:p w14:paraId="087FB003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25902747" w14:textId="500F40DD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vAlign w:val="center"/>
          </w:tcPr>
          <w:p w14:paraId="263F8D83" w14:textId="7777777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F248F56" w14:textId="0FFA4D0E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سابع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689BD1A6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7</w:t>
            </w:r>
          </w:p>
        </w:tc>
      </w:tr>
      <w:tr w:rsidR="0092306B" w:rsidRPr="00054582" w14:paraId="380F77D6" w14:textId="77777777" w:rsidTr="001D0805">
        <w:trPr>
          <w:trHeight w:val="432"/>
        </w:trPr>
        <w:tc>
          <w:tcPr>
            <w:tcW w:w="988" w:type="dxa"/>
            <w:vAlign w:val="center"/>
          </w:tcPr>
          <w:p w14:paraId="2CF87D40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53E9D8BD" w14:textId="7438398C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 w:val="restart"/>
            <w:vAlign w:val="center"/>
          </w:tcPr>
          <w:p w14:paraId="4D2CB85B" w14:textId="485CA5DC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4"/>
                <w:szCs w:val="24"/>
                <w:rtl/>
                <w:lang w:bidi="ar-IQ"/>
              </w:rPr>
              <w:t>المعمارية التنظيمية للإدارة الدولية</w:t>
            </w:r>
          </w:p>
        </w:tc>
        <w:tc>
          <w:tcPr>
            <w:tcW w:w="1170" w:type="dxa"/>
          </w:tcPr>
          <w:p w14:paraId="47A951E6" w14:textId="4BF13CE3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ثامن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45B7D266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8</w:t>
            </w:r>
          </w:p>
        </w:tc>
      </w:tr>
      <w:tr w:rsidR="0092306B" w:rsidRPr="00054582" w14:paraId="6E9D5128" w14:textId="77777777" w:rsidTr="001D0805">
        <w:trPr>
          <w:trHeight w:val="432"/>
        </w:trPr>
        <w:tc>
          <w:tcPr>
            <w:tcW w:w="988" w:type="dxa"/>
            <w:vAlign w:val="center"/>
          </w:tcPr>
          <w:p w14:paraId="44750BFB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2</w:t>
            </w:r>
          </w:p>
        </w:tc>
        <w:tc>
          <w:tcPr>
            <w:tcW w:w="1417" w:type="dxa"/>
            <w:gridSpan w:val="2"/>
          </w:tcPr>
          <w:p w14:paraId="595981B6" w14:textId="2C0492D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vAlign w:val="center"/>
          </w:tcPr>
          <w:p w14:paraId="59D201AD" w14:textId="084B35D3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8972C87" w14:textId="30539D9E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تاسع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0A94195A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9</w:t>
            </w:r>
          </w:p>
        </w:tc>
      </w:tr>
      <w:tr w:rsidR="0092306B" w:rsidRPr="00054582" w14:paraId="3B785F5D" w14:textId="77777777" w:rsidTr="00CF6597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243F65F7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2F378714" w14:textId="468219FF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 w:val="restart"/>
            <w:shd w:val="clear" w:color="auto" w:fill="BFBFBF" w:themeFill="background1" w:themeFillShade="BF"/>
            <w:vAlign w:val="center"/>
          </w:tcPr>
          <w:p w14:paraId="0DE6D603" w14:textId="7777777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4"/>
                <w:szCs w:val="24"/>
                <w:rtl/>
                <w:lang w:bidi="ar-IQ"/>
              </w:rPr>
              <w:t>القيادة الدولية</w:t>
            </w:r>
          </w:p>
          <w:p w14:paraId="0045D5A6" w14:textId="6BACFBA4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4"/>
                <w:szCs w:val="24"/>
                <w:rtl/>
                <w:lang w:bidi="ar-IQ"/>
              </w:rPr>
              <w:t>دوافع ومداخل صياغة الاستراتيجية الدولية</w:t>
            </w:r>
          </w:p>
        </w:tc>
        <w:tc>
          <w:tcPr>
            <w:tcW w:w="1170" w:type="dxa"/>
            <w:shd w:val="clear" w:color="auto" w:fill="BFBFBF" w:themeFill="background1" w:themeFillShade="BF"/>
          </w:tcPr>
          <w:p w14:paraId="1221EA72" w14:textId="4A31B3E8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عا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2BC02D" w14:textId="0D27DAF9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</w:t>
            </w:r>
          </w:p>
        </w:tc>
      </w:tr>
      <w:tr w:rsidR="0092306B" w:rsidRPr="00054582" w14:paraId="2E471473" w14:textId="77777777" w:rsidTr="00CF6597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13EF36C0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5B140D8F" w14:textId="082C27F4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shd w:val="clear" w:color="auto" w:fill="BFBFBF" w:themeFill="background1" w:themeFillShade="BF"/>
            <w:vAlign w:val="center"/>
          </w:tcPr>
          <w:p w14:paraId="2B590E6D" w14:textId="736BE96C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BFBFBF" w:themeFill="background1" w:themeFillShade="BF"/>
          </w:tcPr>
          <w:p w14:paraId="128B3F85" w14:textId="72481026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حادي ع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109595" w14:textId="4EC4E699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  <w:lang w:bidi="ar-IQ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  <w:lang w:bidi="ar-IQ"/>
              </w:rPr>
              <w:t>11</w:t>
            </w:r>
          </w:p>
        </w:tc>
      </w:tr>
      <w:tr w:rsidR="0092306B" w:rsidRPr="00054582" w14:paraId="3FAB9C51" w14:textId="77777777" w:rsidTr="004838C3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7E856C5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2755AFFD" w14:textId="210566BA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shd w:val="clear" w:color="auto" w:fill="BFBFBF" w:themeFill="background1" w:themeFillShade="BF"/>
          </w:tcPr>
          <w:p w14:paraId="1D4D5075" w14:textId="7777777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BFBFBF" w:themeFill="background1" w:themeFillShade="BF"/>
          </w:tcPr>
          <w:p w14:paraId="3A146049" w14:textId="0292ADAE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ني ع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</w:tcPr>
          <w:p w14:paraId="3ABEAACF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2</w:t>
            </w:r>
          </w:p>
        </w:tc>
      </w:tr>
      <w:tr w:rsidR="0092306B" w:rsidRPr="00054582" w14:paraId="2E84987E" w14:textId="77777777" w:rsidTr="00CF6597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3598B674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3</w:t>
            </w: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E9C509D" w14:textId="6742B20D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 w:val="restart"/>
            <w:shd w:val="clear" w:color="auto" w:fill="BFBFBF" w:themeFill="background1" w:themeFillShade="BF"/>
            <w:vAlign w:val="center"/>
          </w:tcPr>
          <w:p w14:paraId="0DCD7406" w14:textId="6DB716D9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4"/>
                <w:szCs w:val="24"/>
                <w:rtl/>
                <w:lang w:bidi="ar-IQ"/>
              </w:rPr>
              <w:t>دوافع ومداخل صياغة الاستراتيجية الدولية</w:t>
            </w:r>
          </w:p>
        </w:tc>
        <w:tc>
          <w:tcPr>
            <w:tcW w:w="1170" w:type="dxa"/>
            <w:shd w:val="clear" w:color="auto" w:fill="BFBFBF" w:themeFill="background1" w:themeFillShade="BF"/>
          </w:tcPr>
          <w:p w14:paraId="1DE8CD9E" w14:textId="4D0EFFB1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ثالث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24EC29" w14:textId="0766EAF2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3</w:t>
            </w:r>
          </w:p>
        </w:tc>
      </w:tr>
      <w:tr w:rsidR="0092306B" w:rsidRPr="00054582" w14:paraId="186967EA" w14:textId="77777777" w:rsidTr="00CF6597">
        <w:trPr>
          <w:trHeight w:val="432"/>
        </w:trPr>
        <w:tc>
          <w:tcPr>
            <w:tcW w:w="988" w:type="dxa"/>
            <w:vAlign w:val="center"/>
          </w:tcPr>
          <w:p w14:paraId="2FDAEB12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7C78EE72" w14:textId="04B59DAE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  <w:vAlign w:val="center"/>
          </w:tcPr>
          <w:p w14:paraId="4660949C" w14:textId="30A965E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</w:tcPr>
          <w:p w14:paraId="0231EEA1" w14:textId="06B68C5C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رابع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509C54AE" w14:textId="1F19DA48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4</w:t>
            </w:r>
          </w:p>
        </w:tc>
      </w:tr>
      <w:tr w:rsidR="0092306B" w:rsidRPr="00054582" w14:paraId="7C794BF2" w14:textId="77777777" w:rsidTr="004838C3">
        <w:trPr>
          <w:trHeight w:val="432"/>
        </w:trPr>
        <w:tc>
          <w:tcPr>
            <w:tcW w:w="988" w:type="dxa"/>
            <w:vAlign w:val="center"/>
          </w:tcPr>
          <w:p w14:paraId="1EC4382D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68ABEAB7" w14:textId="466EC07A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856368">
              <w:rPr>
                <w:rFonts w:asciiTheme="minorBidi" w:hAnsiTheme="minorBidi" w:hint="cs"/>
                <w:rtl/>
              </w:rPr>
              <w:t>إدارة الاعمال الدولية</w:t>
            </w:r>
            <w:r w:rsidRPr="00856368">
              <w:rPr>
                <w:rFonts w:asciiTheme="minorBidi" w:hAnsiTheme="minorBidi" w:hint="cs"/>
                <w:rtl/>
                <w:lang w:bidi="ar-IQ"/>
              </w:rPr>
              <w:t xml:space="preserve"> </w:t>
            </w:r>
          </w:p>
        </w:tc>
        <w:tc>
          <w:tcPr>
            <w:tcW w:w="5425" w:type="dxa"/>
            <w:vMerge/>
          </w:tcPr>
          <w:p w14:paraId="26585C8D" w14:textId="77777777" w:rsidR="0092306B" w:rsidRPr="00054582" w:rsidRDefault="0092306B" w:rsidP="0092306B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70" w:type="dxa"/>
            <w:tcBorders>
              <w:right w:val="single" w:sz="4" w:space="0" w:color="auto"/>
            </w:tcBorders>
          </w:tcPr>
          <w:p w14:paraId="26E3608B" w14:textId="60E86B50" w:rsidR="0092306B" w:rsidRPr="0092306B" w:rsidRDefault="0092306B" w:rsidP="0092306B">
            <w:pP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خامس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tcBorders>
              <w:left w:val="single" w:sz="4" w:space="0" w:color="auto"/>
            </w:tcBorders>
          </w:tcPr>
          <w:p w14:paraId="7BFB8DBB" w14:textId="77777777" w:rsidR="0092306B" w:rsidRPr="00054582" w:rsidRDefault="0092306B" w:rsidP="0092306B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5</w:t>
            </w:r>
          </w:p>
        </w:tc>
      </w:tr>
      <w:tr w:rsidR="00191A1C" w:rsidRPr="00054582" w14:paraId="07CF717A" w14:textId="77777777" w:rsidTr="00191A1C">
        <w:trPr>
          <w:trHeight w:val="432"/>
        </w:trPr>
        <w:tc>
          <w:tcPr>
            <w:tcW w:w="9810" w:type="dxa"/>
            <w:gridSpan w:val="6"/>
            <w:shd w:val="clear" w:color="auto" w:fill="2B4574" w:themeFill="accent1" w:themeFillShade="BF"/>
            <w:vAlign w:val="center"/>
          </w:tcPr>
          <w:p w14:paraId="54637D6C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18"/>
                <w:szCs w:val="18"/>
                <w:rtl/>
              </w:rPr>
              <w:t>امتحان نهاية الفصل</w:t>
            </w:r>
          </w:p>
        </w:tc>
      </w:tr>
    </w:tbl>
    <w:p w14:paraId="54A5C7A6" w14:textId="77777777" w:rsidR="00A77006" w:rsidRDefault="00A77006" w:rsidP="00A77006">
      <w:pPr>
        <w:bidi/>
        <w:rPr>
          <w:rFonts w:ascii="Calibri" w:hAnsi="Calibri" w:cs="Calibri"/>
          <w:rtl/>
        </w:rPr>
      </w:pPr>
    </w:p>
    <w:tbl>
      <w:tblPr>
        <w:tblStyle w:val="af3"/>
        <w:bidiVisual/>
        <w:tblW w:w="9720" w:type="dxa"/>
        <w:tblInd w:w="-184" w:type="dxa"/>
        <w:tblLook w:val="04A0" w:firstRow="1" w:lastRow="0" w:firstColumn="1" w:lastColumn="0" w:noHBand="0" w:noVBand="1"/>
      </w:tblPr>
      <w:tblGrid>
        <w:gridCol w:w="2976"/>
        <w:gridCol w:w="6744"/>
      </w:tblGrid>
      <w:tr w:rsidR="00877200" w14:paraId="236506D5" w14:textId="77777777" w:rsidTr="00877200">
        <w:tc>
          <w:tcPr>
            <w:tcW w:w="9720" w:type="dxa"/>
            <w:gridSpan w:val="2"/>
            <w:shd w:val="clear" w:color="auto" w:fill="1F497D" w:themeFill="text2"/>
          </w:tcPr>
          <w:p w14:paraId="2810B10D" w14:textId="4958734D" w:rsidR="00877200" w:rsidRPr="00191A1C" w:rsidRDefault="00877200" w:rsidP="00F06D6C">
            <w:pPr>
              <w:bidi/>
              <w:rPr>
                <w:rFonts w:ascii="Calibri" w:hAnsi="Calibri" w:cs="Calibri"/>
                <w:rtl/>
              </w:rPr>
            </w:pPr>
            <w:bookmarkStart w:id="0" w:name="_Hlk84069613"/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  <w:lang w:bidi="ar-IQ"/>
              </w:rPr>
              <w:t xml:space="preserve">هل يمكن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تطوير المنهج 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 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lt;</w:t>
            </w:r>
            <w:r w:rsidRPr="00877200">
              <w:rPr>
                <w:rFonts w:ascii="Calibri" w:hAnsi="Calibri" w:cs="Calibri"/>
                <w:color w:val="E5B8B8" w:themeColor="accent2" w:themeTint="66"/>
                <w:sz w:val="24"/>
                <w:szCs w:val="24"/>
                <w:rtl/>
              </w:rPr>
              <w:t xml:space="preserve"> ضمن صلاحية التدريسي 20%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 xml:space="preserve"> &gt;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على ان تتضمن م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>فردات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تخدم الاستدامة</w:t>
            </w:r>
          </w:p>
        </w:tc>
      </w:tr>
      <w:tr w:rsidR="00877200" w14:paraId="5952C27B" w14:textId="77777777" w:rsidTr="00A77006">
        <w:tc>
          <w:tcPr>
            <w:tcW w:w="2976" w:type="dxa"/>
            <w:shd w:val="clear" w:color="auto" w:fill="FFFFFF" w:themeFill="background1"/>
          </w:tcPr>
          <w:p w14:paraId="7A955AA7" w14:textId="08009DC7" w:rsidR="00877200" w:rsidRPr="00877200" w:rsidRDefault="00877200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نعم يمكن ضمن المحاور</w:t>
            </w:r>
          </w:p>
        </w:tc>
        <w:tc>
          <w:tcPr>
            <w:tcW w:w="6744" w:type="dxa"/>
            <w:shd w:val="clear" w:color="auto" w:fill="FFFFFF" w:themeFill="background1"/>
          </w:tcPr>
          <w:p w14:paraId="7951FC8E" w14:textId="002A1828" w:rsidR="00877200" w:rsidRDefault="00877200" w:rsidP="00877200">
            <w:pPr>
              <w:bidi/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877200">
              <w:rPr>
                <w:rFonts w:ascii="Calibri" w:hAnsi="Calibri" w:cs="Calibri"/>
                <w:rtl/>
              </w:rPr>
              <w:t xml:space="preserve">1- محاربة الفقر-2- لا للجوع-3- </w:t>
            </w:r>
            <w:r w:rsidRPr="001D0805">
              <w:rPr>
                <w:rFonts w:ascii="Calibri" w:hAnsi="Calibri" w:cs="Calibri"/>
                <w:highlight w:val="yellow"/>
                <w:rtl/>
              </w:rPr>
              <w:t>تطوير التعلم والتعليم مدى الحياة-</w:t>
            </w:r>
            <w:r w:rsidRPr="00877200">
              <w:rPr>
                <w:rFonts w:ascii="Calibri" w:hAnsi="Calibri" w:cs="Calibri"/>
                <w:rtl/>
              </w:rPr>
              <w:t xml:space="preserve"> 4- الكيمياء الخضراء- 5- التنمية المستدامة-6- تنقية المياه-7- تدوير المياه للزراعة-8-الابداع والانتاج-9- الطاقة المستدامة( الرياح والشمس والطاقة العضوية) -10- تطوير البيئة- 11- قياس التلوث -12- رعاية الطفولة -13- تطوير الصحة العامة-14- قياس كفاءة المؤسسات الصحية-15- المساواة بين الجنسين-16- عدم التطرف-17- كفاءة الدواء-18-</w:t>
            </w:r>
            <w:r w:rsidR="00C775CC">
              <w:rPr>
                <w:rFonts w:ascii="Calibri" w:hAnsi="Calibri" w:cs="Calibri" w:hint="cs"/>
                <w:rtl/>
              </w:rPr>
              <w:t xml:space="preserve"> </w:t>
            </w:r>
            <w:r w:rsidR="00C775CC" w:rsidRPr="00C775CC">
              <w:rPr>
                <w:rFonts w:ascii="Calibri" w:hAnsi="Calibri" w:cs="Calibri"/>
                <w:rtl/>
              </w:rPr>
              <w:t>كفاءة الغذاء للرضع، الاطفال والبالغين وكبار السن-19-</w:t>
            </w:r>
            <w:r w:rsidR="00C775CC" w:rsidRPr="001D0805">
              <w:rPr>
                <w:rFonts w:ascii="Calibri" w:hAnsi="Calibri" w:cs="Calibri"/>
                <w:highlight w:val="yellow"/>
                <w:rtl/>
              </w:rPr>
              <w:t>كفاءة البيئة الجامعة</w:t>
            </w:r>
            <w:r w:rsidR="00C775CC" w:rsidRPr="00C775CC">
              <w:rPr>
                <w:rFonts w:ascii="Calibri" w:hAnsi="Calibri" w:cs="Calibri"/>
                <w:rtl/>
              </w:rPr>
              <w:t xml:space="preserve"> -20- تدوير المخلفات -21- اليات التخلص من المياه الثقيلة-22- محو الامية -23- اليات حفظ التنوع الحيوي -24- اليات نشر السلام و العدالة في المجتمع - 25-تطوير الحياة في البحار والمحيطات-26-دراسة مستوى التعليم الجامعي واليات تطويره-27- اليات تطوير الصناعة المحلية في العراق-28- اليات تطوير البنى التحتية في العراق-29-تقليل من التفرقة العنصرية بكافة اشكالها-30-اساسيات المدن </w:t>
            </w:r>
            <w:r w:rsidR="00C775CC" w:rsidRPr="00C775CC">
              <w:rPr>
                <w:rFonts w:ascii="Calibri" w:hAnsi="Calibri" w:cs="Calibri"/>
                <w:rtl/>
              </w:rPr>
              <w:lastRenderedPageBreak/>
              <w:t>المستدامة-31-اليات التقليل من الاستهلاك وزيادة الانتاج-32-اليات توفير فرص العمل للجميع-33-دراسة جوانب تطوير المساحات الخضراء -34- دراسة ظواهر المناخية في البلد -35- اليات الحصول على صحة جيدة و الرفاهية.</w:t>
            </w:r>
          </w:p>
        </w:tc>
      </w:tr>
      <w:tr w:rsidR="00877200" w14:paraId="066836EC" w14:textId="77777777" w:rsidTr="00A77006">
        <w:tc>
          <w:tcPr>
            <w:tcW w:w="2976" w:type="dxa"/>
            <w:shd w:val="clear" w:color="auto" w:fill="FFFFFF" w:themeFill="background1"/>
          </w:tcPr>
          <w:p w14:paraId="51F200BA" w14:textId="036FC066" w:rsidR="00877200" w:rsidRDefault="00A77006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lastRenderedPageBreak/>
              <w:t>أقترح موضوع يخدم الاستدامة</w:t>
            </w:r>
          </w:p>
        </w:tc>
        <w:tc>
          <w:tcPr>
            <w:tcW w:w="6744" w:type="dxa"/>
            <w:shd w:val="clear" w:color="auto" w:fill="FFFFFF" w:themeFill="background1"/>
          </w:tcPr>
          <w:p w14:paraId="4C12C04D" w14:textId="77777777" w:rsidR="00877200" w:rsidRPr="00877200" w:rsidRDefault="00877200" w:rsidP="00877200">
            <w:pPr>
              <w:bidi/>
              <w:rPr>
                <w:rFonts w:ascii="Calibri" w:hAnsi="Calibri" w:cs="Calibri"/>
                <w:rtl/>
              </w:rPr>
            </w:pPr>
          </w:p>
        </w:tc>
      </w:tr>
      <w:bookmarkEnd w:id="0"/>
    </w:tbl>
    <w:p w14:paraId="768FDE6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C9A88D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9ABA5F3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5399C02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7948EC3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367138A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B68E84F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01497092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8DD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3BA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611DA65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476EA844" w14:textId="77777777" w:rsidR="002E6CB8" w:rsidRPr="00054582" w:rsidRDefault="002E6CB8" w:rsidP="00756986">
      <w:pPr>
        <w:rPr>
          <w:rFonts w:ascii="Calibri" w:hAnsi="Calibri" w:cs="Calibri"/>
          <w:rtl/>
          <w:lang w:bidi="ar-IQ"/>
        </w:rPr>
      </w:pPr>
    </w:p>
    <w:sectPr w:rsidR="002E6CB8" w:rsidRPr="00054582" w:rsidSect="00B026A9">
      <w:footerReference w:type="default" r:id="rId10"/>
      <w:pgSz w:w="12240" w:h="15840" w:code="1"/>
      <w:pgMar w:top="1080" w:right="1440" w:bottom="1080" w:left="1440" w:header="720" w:footer="50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8601AF" w14:textId="77777777" w:rsidR="009A1EB5" w:rsidRDefault="009A1EB5" w:rsidP="00D0272A">
      <w:pPr>
        <w:spacing w:before="0" w:after="0" w:line="240" w:lineRule="auto"/>
      </w:pPr>
      <w:r>
        <w:separator/>
      </w:r>
    </w:p>
  </w:endnote>
  <w:endnote w:type="continuationSeparator" w:id="0">
    <w:p w14:paraId="6158DEB2" w14:textId="77777777" w:rsidR="009A1EB5" w:rsidRDefault="009A1EB5" w:rsidP="00D0272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67743740"/>
      <w:docPartObj>
        <w:docPartGallery w:val="Page Numbers (Bottom of Page)"/>
        <w:docPartUnique/>
      </w:docPartObj>
    </w:sdtPr>
    <w:sdtEndPr/>
    <w:sdtContent>
      <w:p w14:paraId="1643466E" w14:textId="77777777" w:rsidR="00D0272A" w:rsidRDefault="00735260">
        <w:pPr>
          <w:pStyle w:val="af6"/>
          <w:jc w:val="right"/>
        </w:pPr>
        <w:r w:rsidRPr="00B026A9">
          <w:rPr>
            <w:sz w:val="18"/>
            <w:szCs w:val="18"/>
          </w:rPr>
          <w:tab/>
        </w:r>
        <w:sdt>
          <w:sdtPr>
            <w:rPr>
              <w:sz w:val="18"/>
              <w:szCs w:val="18"/>
            </w:rPr>
            <w:id w:val="860082579"/>
            <w:docPartObj>
              <w:docPartGallery w:val="Page Numbers (Top of Page)"/>
              <w:docPartUnique/>
            </w:docPartObj>
          </w:sdtPr>
          <w:sdtEndPr>
            <w:rPr>
              <w:sz w:val="20"/>
              <w:szCs w:val="20"/>
            </w:rPr>
          </w:sdtEndPr>
          <w:sdtContent>
            <w:r w:rsidR="00D0272A" w:rsidRPr="00B026A9">
              <w:rPr>
                <w:rFonts w:cstheme="minorHAnsi"/>
                <w:sz w:val="18"/>
                <w:szCs w:val="18"/>
              </w:rPr>
              <w:t xml:space="preserve">Page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PAGE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01595A">
              <w:rPr>
                <w:rFonts w:cstheme="minorHAnsi"/>
                <w:bCs/>
                <w:noProof/>
                <w:sz w:val="18"/>
                <w:szCs w:val="18"/>
              </w:rPr>
              <w:t>2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  <w:r w:rsidR="00D0272A" w:rsidRPr="00B026A9">
              <w:rPr>
                <w:rFonts w:cstheme="minorHAnsi"/>
                <w:sz w:val="18"/>
                <w:szCs w:val="18"/>
              </w:rPr>
              <w:t xml:space="preserve"> of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NUMPAGES 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01595A">
              <w:rPr>
                <w:rFonts w:cstheme="minorHAnsi"/>
                <w:bCs/>
                <w:noProof/>
                <w:sz w:val="18"/>
                <w:szCs w:val="18"/>
              </w:rPr>
              <w:t>2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</w:sdtContent>
        </w:sdt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90A13B7" w14:textId="77777777" w:rsidR="009A1EB5" w:rsidRDefault="009A1EB5" w:rsidP="00D0272A">
      <w:pPr>
        <w:spacing w:before="0" w:after="0" w:line="240" w:lineRule="auto"/>
      </w:pPr>
      <w:r>
        <w:separator/>
      </w:r>
    </w:p>
  </w:footnote>
  <w:footnote w:type="continuationSeparator" w:id="0">
    <w:p w14:paraId="6B057DD4" w14:textId="77777777" w:rsidR="009A1EB5" w:rsidRDefault="009A1EB5" w:rsidP="00D0272A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393424"/>
    <w:multiLevelType w:val="multilevel"/>
    <w:tmpl w:val="1090A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FD199B"/>
    <w:multiLevelType w:val="hybridMultilevel"/>
    <w:tmpl w:val="39C49906"/>
    <w:lvl w:ilvl="0" w:tplc="EA36A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057BD1"/>
    <w:multiLevelType w:val="hybridMultilevel"/>
    <w:tmpl w:val="87761F1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E4E16E2"/>
    <w:multiLevelType w:val="hybridMultilevel"/>
    <w:tmpl w:val="5D1A2450"/>
    <w:lvl w:ilvl="0" w:tplc="8D7C630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EF2906"/>
    <w:multiLevelType w:val="hybridMultilevel"/>
    <w:tmpl w:val="007858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B96EB9"/>
    <w:multiLevelType w:val="hybridMultilevel"/>
    <w:tmpl w:val="10AE68E0"/>
    <w:lvl w:ilvl="0" w:tplc="0409000D">
      <w:start w:val="1"/>
      <w:numFmt w:val="bullet"/>
      <w:lvlText w:val=""/>
      <w:lvlJc w:val="left"/>
      <w:pPr>
        <w:ind w:left="82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4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5" w:hanging="360"/>
      </w:pPr>
      <w:rPr>
        <w:rFonts w:ascii="Wingdings" w:hAnsi="Wingdings" w:hint="default"/>
      </w:rPr>
    </w:lvl>
  </w:abstractNum>
  <w:abstractNum w:abstractNumId="6" w15:restartNumberingAfterBreak="0">
    <w:nsid w:val="4CB040D0"/>
    <w:multiLevelType w:val="multilevel"/>
    <w:tmpl w:val="366C4C8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7" w15:restartNumberingAfterBreak="0">
    <w:nsid w:val="548A01C4"/>
    <w:multiLevelType w:val="multilevel"/>
    <w:tmpl w:val="DFB0F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54F74717"/>
    <w:multiLevelType w:val="hybridMultilevel"/>
    <w:tmpl w:val="DF462EA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"/>
  </w:num>
  <w:num w:numId="3">
    <w:abstractNumId w:val="4"/>
  </w:num>
  <w:num w:numId="4">
    <w:abstractNumId w:val="7"/>
  </w:num>
  <w:num w:numId="5">
    <w:abstractNumId w:val="0"/>
  </w:num>
  <w:num w:numId="6">
    <w:abstractNumId w:val="8"/>
  </w:num>
  <w:num w:numId="7">
    <w:abstractNumId w:val="1"/>
  </w:num>
  <w:num w:numId="8">
    <w:abstractNumId w:val="3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2NDIyNDEwNTCztDBR0lEKTi0uzszPAykwqgUAShKUCiwAAAA="/>
  </w:docVars>
  <w:rsids>
    <w:rsidRoot w:val="00A64E44"/>
    <w:rsid w:val="0000743F"/>
    <w:rsid w:val="00010339"/>
    <w:rsid w:val="0001595A"/>
    <w:rsid w:val="00047319"/>
    <w:rsid w:val="00054582"/>
    <w:rsid w:val="00067543"/>
    <w:rsid w:val="00074B2B"/>
    <w:rsid w:val="001055C0"/>
    <w:rsid w:val="001118FD"/>
    <w:rsid w:val="00122234"/>
    <w:rsid w:val="0012600B"/>
    <w:rsid w:val="001334C5"/>
    <w:rsid w:val="001345C2"/>
    <w:rsid w:val="00160B06"/>
    <w:rsid w:val="00191A1C"/>
    <w:rsid w:val="001A4261"/>
    <w:rsid w:val="001C1FDC"/>
    <w:rsid w:val="001D0805"/>
    <w:rsid w:val="001D1F19"/>
    <w:rsid w:val="001F5F36"/>
    <w:rsid w:val="001F634E"/>
    <w:rsid w:val="001F7277"/>
    <w:rsid w:val="00202A7D"/>
    <w:rsid w:val="00225595"/>
    <w:rsid w:val="00236B51"/>
    <w:rsid w:val="002547A3"/>
    <w:rsid w:val="002752CE"/>
    <w:rsid w:val="0029477C"/>
    <w:rsid w:val="002E6CB8"/>
    <w:rsid w:val="003401CF"/>
    <w:rsid w:val="00355063"/>
    <w:rsid w:val="003925F7"/>
    <w:rsid w:val="003C1630"/>
    <w:rsid w:val="003E57D0"/>
    <w:rsid w:val="00417D54"/>
    <w:rsid w:val="00445D48"/>
    <w:rsid w:val="004673A9"/>
    <w:rsid w:val="004837A7"/>
    <w:rsid w:val="00484CA4"/>
    <w:rsid w:val="004B1DE3"/>
    <w:rsid w:val="004F7F4F"/>
    <w:rsid w:val="00595644"/>
    <w:rsid w:val="005D34BE"/>
    <w:rsid w:val="005D75DA"/>
    <w:rsid w:val="00657253"/>
    <w:rsid w:val="00691900"/>
    <w:rsid w:val="00696DA8"/>
    <w:rsid w:val="006A5FE4"/>
    <w:rsid w:val="006B3549"/>
    <w:rsid w:val="006E51E8"/>
    <w:rsid w:val="00704935"/>
    <w:rsid w:val="00735260"/>
    <w:rsid w:val="00756986"/>
    <w:rsid w:val="00766EFD"/>
    <w:rsid w:val="007A2C7D"/>
    <w:rsid w:val="007A38E5"/>
    <w:rsid w:val="007E65B6"/>
    <w:rsid w:val="00803AE7"/>
    <w:rsid w:val="008507EE"/>
    <w:rsid w:val="00877200"/>
    <w:rsid w:val="00896921"/>
    <w:rsid w:val="008A7F27"/>
    <w:rsid w:val="008F02FB"/>
    <w:rsid w:val="00912C47"/>
    <w:rsid w:val="00921290"/>
    <w:rsid w:val="0092306B"/>
    <w:rsid w:val="00944791"/>
    <w:rsid w:val="009619CD"/>
    <w:rsid w:val="009A1EB5"/>
    <w:rsid w:val="009B19D6"/>
    <w:rsid w:val="009D40EB"/>
    <w:rsid w:val="009D743D"/>
    <w:rsid w:val="00A17048"/>
    <w:rsid w:val="00A22006"/>
    <w:rsid w:val="00A264C6"/>
    <w:rsid w:val="00A52D0E"/>
    <w:rsid w:val="00A64E44"/>
    <w:rsid w:val="00A77006"/>
    <w:rsid w:val="00AA1090"/>
    <w:rsid w:val="00AA5379"/>
    <w:rsid w:val="00AD1294"/>
    <w:rsid w:val="00B026A9"/>
    <w:rsid w:val="00B10A53"/>
    <w:rsid w:val="00B22EE8"/>
    <w:rsid w:val="00B57787"/>
    <w:rsid w:val="00B64302"/>
    <w:rsid w:val="00C146A1"/>
    <w:rsid w:val="00C264C7"/>
    <w:rsid w:val="00C266A7"/>
    <w:rsid w:val="00C36E40"/>
    <w:rsid w:val="00C71527"/>
    <w:rsid w:val="00C71919"/>
    <w:rsid w:val="00C7217B"/>
    <w:rsid w:val="00C775CC"/>
    <w:rsid w:val="00CA62BF"/>
    <w:rsid w:val="00CE01FF"/>
    <w:rsid w:val="00D0272A"/>
    <w:rsid w:val="00D117B1"/>
    <w:rsid w:val="00D35918"/>
    <w:rsid w:val="00D4778B"/>
    <w:rsid w:val="00DD741D"/>
    <w:rsid w:val="00EA42F3"/>
    <w:rsid w:val="00EE75D9"/>
    <w:rsid w:val="00F16EB6"/>
    <w:rsid w:val="00F173ED"/>
    <w:rsid w:val="00F22365"/>
    <w:rsid w:val="00F378AE"/>
    <w:rsid w:val="00FB6C67"/>
    <w:rsid w:val="00FC20EA"/>
    <w:rsid w:val="00FC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651554"/>
  <w15:docId w15:val="{52333940-8C96-4FCB-A944-CB62FEB1A5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21290"/>
  </w:style>
  <w:style w:type="paragraph" w:styleId="1">
    <w:name w:val="heading 1"/>
    <w:basedOn w:val="a"/>
    <w:next w:val="a"/>
    <w:link w:val="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2">
    <w:name w:val="heading 2"/>
    <w:basedOn w:val="a"/>
    <w:next w:val="a"/>
    <w:link w:val="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3">
    <w:name w:val="heading 3"/>
    <w:basedOn w:val="a"/>
    <w:next w:val="a"/>
    <w:link w:val="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4">
    <w:name w:val="heading 4"/>
    <w:basedOn w:val="a"/>
    <w:next w:val="a"/>
    <w:link w:val="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5">
    <w:name w:val="heading 5"/>
    <w:basedOn w:val="a"/>
    <w:next w:val="a"/>
    <w:link w:val="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a0"/>
    <w:uiPriority w:val="99"/>
    <w:unhideWhenUsed/>
    <w:rsid w:val="00A64E44"/>
    <w:rPr>
      <w:color w:val="0000FF"/>
      <w:u w:val="single"/>
    </w:rPr>
  </w:style>
  <w:style w:type="character" w:styleId="a4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a0"/>
    <w:rsid w:val="00A64E44"/>
  </w:style>
  <w:style w:type="character" w:customStyle="1" w:styleId="apple-style-span">
    <w:name w:val="apple-style-span"/>
    <w:basedOn w:val="a0"/>
    <w:rsid w:val="00A64E44"/>
  </w:style>
  <w:style w:type="paragraph" w:styleId="a5">
    <w:name w:val="List Paragraph"/>
    <w:basedOn w:val="a"/>
    <w:uiPriority w:val="34"/>
    <w:qFormat/>
    <w:rsid w:val="00A64E44"/>
    <w:pPr>
      <w:ind w:left="720"/>
      <w:contextualSpacing/>
    </w:pPr>
  </w:style>
  <w:style w:type="character" w:customStyle="1" w:styleId="1Char">
    <w:name w:val="العنوان 1 Char"/>
    <w:basedOn w:val="a0"/>
    <w:link w:val="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2Char">
    <w:name w:val="عنوان 2 Char"/>
    <w:basedOn w:val="a0"/>
    <w:link w:val="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3Char">
    <w:name w:val="عنوان 3 Char"/>
    <w:basedOn w:val="a0"/>
    <w:link w:val="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4Char">
    <w:name w:val="عنوان 4 Char"/>
    <w:basedOn w:val="a0"/>
    <w:link w:val="4"/>
    <w:uiPriority w:val="9"/>
    <w:rsid w:val="00803AE7"/>
    <w:rPr>
      <w:smallCaps/>
      <w:color w:val="1D2E4E" w:themeColor="accent1" w:themeShade="80"/>
    </w:rPr>
  </w:style>
  <w:style w:type="character" w:customStyle="1" w:styleId="5Char">
    <w:name w:val="عنوان 5 Char"/>
    <w:basedOn w:val="a0"/>
    <w:link w:val="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6Char">
    <w:name w:val="عنوان 6 Char"/>
    <w:basedOn w:val="a0"/>
    <w:link w:val="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7Char">
    <w:name w:val="عنوان 7 Char"/>
    <w:basedOn w:val="a0"/>
    <w:link w:val="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8Char">
    <w:name w:val="عنوان 8 Char"/>
    <w:basedOn w:val="a0"/>
    <w:link w:val="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9Char">
    <w:name w:val="عنوان 9 Char"/>
    <w:basedOn w:val="a0"/>
    <w:link w:val="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a6">
    <w:name w:val="caption"/>
    <w:basedOn w:val="a"/>
    <w:next w:val="a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a7">
    <w:name w:val="Title"/>
    <w:basedOn w:val="a"/>
    <w:next w:val="a"/>
    <w:link w:val="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Char">
    <w:name w:val="العنوان Char"/>
    <w:basedOn w:val="a0"/>
    <w:link w:val="a7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a8">
    <w:name w:val="Subtitle"/>
    <w:basedOn w:val="a"/>
    <w:next w:val="a"/>
    <w:link w:val="Char0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Char0">
    <w:name w:val="عنوان فرعي Char"/>
    <w:basedOn w:val="a0"/>
    <w:link w:val="a8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a9">
    <w:name w:val="Strong"/>
    <w:uiPriority w:val="22"/>
    <w:qFormat/>
    <w:rsid w:val="00921290"/>
    <w:rPr>
      <w:b/>
      <w:bCs/>
    </w:rPr>
  </w:style>
  <w:style w:type="paragraph" w:styleId="aa">
    <w:name w:val="No Spacing"/>
    <w:uiPriority w:val="1"/>
    <w:qFormat/>
    <w:rsid w:val="00921290"/>
    <w:pPr>
      <w:spacing w:after="0" w:line="240" w:lineRule="auto"/>
    </w:pPr>
  </w:style>
  <w:style w:type="paragraph" w:styleId="ab">
    <w:name w:val="Quote"/>
    <w:basedOn w:val="a"/>
    <w:next w:val="a"/>
    <w:link w:val="Char1"/>
    <w:uiPriority w:val="29"/>
    <w:qFormat/>
    <w:rsid w:val="00921290"/>
    <w:rPr>
      <w:i/>
      <w:iCs/>
      <w:sz w:val="24"/>
      <w:szCs w:val="24"/>
    </w:rPr>
  </w:style>
  <w:style w:type="character" w:customStyle="1" w:styleId="Char1">
    <w:name w:val="اقتباس Char"/>
    <w:basedOn w:val="a0"/>
    <w:link w:val="ab"/>
    <w:uiPriority w:val="29"/>
    <w:rsid w:val="00921290"/>
    <w:rPr>
      <w:i/>
      <w:iCs/>
      <w:sz w:val="24"/>
      <w:szCs w:val="24"/>
    </w:rPr>
  </w:style>
  <w:style w:type="paragraph" w:styleId="ac">
    <w:name w:val="Intense Quote"/>
    <w:basedOn w:val="a"/>
    <w:next w:val="a"/>
    <w:link w:val="Char2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Char2">
    <w:name w:val="اقتباس مكثف Char"/>
    <w:basedOn w:val="a0"/>
    <w:link w:val="ac"/>
    <w:uiPriority w:val="30"/>
    <w:rsid w:val="00921290"/>
    <w:rPr>
      <w:color w:val="3A5D9C" w:themeColor="accent1"/>
      <w:sz w:val="24"/>
      <w:szCs w:val="24"/>
    </w:rPr>
  </w:style>
  <w:style w:type="character" w:styleId="ad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ae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af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af0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af1">
    <w:name w:val="Book Title"/>
    <w:uiPriority w:val="33"/>
    <w:qFormat/>
    <w:rsid w:val="00921290"/>
    <w:rPr>
      <w:b/>
      <w:bCs/>
      <w:i/>
      <w:iCs/>
      <w:spacing w:val="0"/>
    </w:rPr>
  </w:style>
  <w:style w:type="paragraph" w:styleId="af2">
    <w:name w:val="TOC Heading"/>
    <w:basedOn w:val="1"/>
    <w:next w:val="a"/>
    <w:uiPriority w:val="39"/>
    <w:semiHidden/>
    <w:unhideWhenUsed/>
    <w:qFormat/>
    <w:rsid w:val="00921290"/>
    <w:pPr>
      <w:outlineLvl w:val="9"/>
    </w:pPr>
  </w:style>
  <w:style w:type="table" w:styleId="af3">
    <w:name w:val="Table Grid"/>
    <w:basedOn w:val="a1"/>
    <w:uiPriority w:val="39"/>
    <w:rsid w:val="00756986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line number"/>
    <w:basedOn w:val="a0"/>
    <w:uiPriority w:val="99"/>
    <w:semiHidden/>
    <w:unhideWhenUsed/>
    <w:rsid w:val="00D0272A"/>
  </w:style>
  <w:style w:type="paragraph" w:styleId="af5">
    <w:name w:val="header"/>
    <w:basedOn w:val="a"/>
    <w:link w:val="Char3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3">
    <w:name w:val="رأس الصفحة Char"/>
    <w:basedOn w:val="a0"/>
    <w:link w:val="af5"/>
    <w:uiPriority w:val="99"/>
    <w:rsid w:val="00D0272A"/>
  </w:style>
  <w:style w:type="paragraph" w:styleId="af6">
    <w:name w:val="footer"/>
    <w:basedOn w:val="a"/>
    <w:link w:val="Char4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4">
    <w:name w:val="تذييل الصفحة Char"/>
    <w:basedOn w:val="a0"/>
    <w:link w:val="af6"/>
    <w:uiPriority w:val="99"/>
    <w:rsid w:val="00D0272A"/>
  </w:style>
  <w:style w:type="paragraph" w:styleId="af7">
    <w:name w:val="Balloon Text"/>
    <w:basedOn w:val="a"/>
    <w:link w:val="Char5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Char5">
    <w:name w:val="نص في بالون Char"/>
    <w:basedOn w:val="a0"/>
    <w:link w:val="af7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af8">
    <w:name w:val="FollowedHyperlink"/>
    <w:basedOn w:val="a0"/>
    <w:uiPriority w:val="99"/>
    <w:semiHidden/>
    <w:unhideWhenUsed/>
    <w:rsid w:val="00EE75D9"/>
    <w:rPr>
      <w:color w:val="969696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4802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V42-Blue2">
      <a:dk1>
        <a:sysClr val="windowText" lastClr="000000"/>
      </a:dk1>
      <a:lt1>
        <a:sysClr val="window" lastClr="FFFFFF"/>
      </a:lt1>
      <a:dk2>
        <a:srgbClr val="1F497D"/>
      </a:dk2>
      <a:lt2>
        <a:srgbClr val="EEECE2"/>
      </a:lt2>
      <a:accent1>
        <a:srgbClr val="3A5D9C"/>
      </a:accent1>
      <a:accent2>
        <a:srgbClr val="C04E4E"/>
      </a:accent2>
      <a:accent3>
        <a:srgbClr val="3D8A16"/>
      </a:accent3>
      <a:accent4>
        <a:srgbClr val="7860B4"/>
      </a:accent4>
      <a:accent5>
        <a:srgbClr val="E68422"/>
      </a:accent5>
      <a:accent6>
        <a:srgbClr val="846648"/>
      </a:accent6>
      <a:hlink>
        <a:srgbClr val="4C92AE"/>
      </a:hlink>
      <a:folHlink>
        <a:srgbClr val="969696"/>
      </a:folHlink>
    </a:clrScheme>
    <a:fontScheme name="Classic V42 Calendar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C5540E-6C23-4151-A001-CF007EBB37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4</TotalTime>
  <Pages>6</Pages>
  <Words>1154</Words>
  <Characters>6583</Characters>
  <Application>Microsoft Office Word</Application>
  <DocSecurity>0</DocSecurity>
  <Lines>54</Lines>
  <Paragraphs>15</Paragraphs>
  <ScaleCrop>false</ScaleCrop>
  <HeadingPairs>
    <vt:vector size="4" baseType="variant">
      <vt:variant>
        <vt:lpstr>العنوان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yllabus Template</vt:lpstr>
      <vt:lpstr>Syllabus Template</vt:lpstr>
    </vt:vector>
  </TitlesOfParts>
  <Company>Vertex42 LLC</Company>
  <LinksUpToDate>false</LinksUpToDate>
  <CharactersWithSpaces>7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 Template</dc:title>
  <dc:creator>www.vertex42.com</dc:creator>
  <cp:lastModifiedBy>MOHAMAD HADI</cp:lastModifiedBy>
  <cp:revision>16</cp:revision>
  <dcterms:created xsi:type="dcterms:W3CDTF">2021-10-02T08:19:00Z</dcterms:created>
  <dcterms:modified xsi:type="dcterms:W3CDTF">2022-04-23T1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pyright">
    <vt:lpwstr>2016 Vertex42 LLC</vt:lpwstr>
  </property>
  <property fmtid="{D5CDD505-2E9C-101B-9397-08002B2CF9AE}" pid="3" name="Version">
    <vt:lpwstr>1.0.0</vt:lpwstr>
  </property>
  <property fmtid="{D5CDD505-2E9C-101B-9397-08002B2CF9AE}" pid="4" name="Mendeley Document_1">
    <vt:lpwstr>True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Unique User Id_1">
    <vt:lpwstr>51ed8dae-2755-33e7-ad2e-af8d584abc2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